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3D7372" w14:textId="77777777" w:rsidR="00DC0855" w:rsidRDefault="00DC0855">
      <w:pPr>
        <w:pStyle w:val="autores"/>
        <w:framePr w:wrap="notBeside"/>
        <w:rPr>
          <w:b/>
          <w:sz w:val="28"/>
          <w:lang w:val="en-GB"/>
        </w:rPr>
      </w:pPr>
      <w:r w:rsidRPr="00DC0855">
        <w:rPr>
          <w:b/>
          <w:sz w:val="28"/>
          <w:lang w:val="en-GB"/>
        </w:rPr>
        <w:t>The Most Frequent Words</w:t>
      </w:r>
      <w:r w:rsidRPr="00DC0855">
        <w:rPr>
          <w:b/>
          <w:sz w:val="28"/>
          <w:lang w:val="en-GB"/>
        </w:rPr>
        <w:cr/>
      </w:r>
    </w:p>
    <w:p w14:paraId="7B40CE20" w14:textId="7107B1D0" w:rsidR="004C1857" w:rsidRPr="00000D2A" w:rsidRDefault="0028102C">
      <w:pPr>
        <w:pStyle w:val="autores"/>
        <w:framePr w:wrap="notBeside"/>
        <w:rPr>
          <w:lang w:val="en-GB"/>
        </w:rPr>
      </w:pPr>
      <w:r w:rsidRPr="00000D2A">
        <w:rPr>
          <w:lang w:val="en-GB"/>
        </w:rPr>
        <w:t xml:space="preserve">António Ramos, </w:t>
      </w:r>
      <w:hyperlink r:id="rId11" w:history="1">
        <w:r w:rsidRPr="00000D2A">
          <w:rPr>
            <w:rStyle w:val="Hyperlink"/>
            <w:lang w:val="en-GB"/>
          </w:rPr>
          <w:t>ajframos@ua.pt</w:t>
        </w:r>
      </w:hyperlink>
      <w:r w:rsidRPr="00000D2A">
        <w:rPr>
          <w:lang w:val="en-GB"/>
        </w:rPr>
        <w:t>, 101193, MEI</w:t>
      </w:r>
    </w:p>
    <w:p w14:paraId="0030ACFF" w14:textId="77777777" w:rsidR="004C1857" w:rsidRPr="00000D2A" w:rsidRDefault="004C1857">
      <w:pPr>
        <w:rPr>
          <w:lang w:val="en-GB"/>
        </w:rPr>
        <w:sectPr w:rsidR="004C1857" w:rsidRPr="00000D2A" w:rsidSect="00B13AAE">
          <w:headerReference w:type="even" r:id="rId12"/>
          <w:headerReference w:type="default" r:id="rId13"/>
          <w:type w:val="continuous"/>
          <w:pgSz w:w="11909" w:h="16834"/>
          <w:pgMar w:top="1411" w:right="677" w:bottom="1411" w:left="1368" w:header="706" w:footer="706" w:gutter="0"/>
          <w:pgNumType w:start="5"/>
          <w:cols w:space="454"/>
          <w:docGrid w:linePitch="272"/>
        </w:sectPr>
      </w:pPr>
    </w:p>
    <w:p w14:paraId="550E8104" w14:textId="77777777" w:rsidR="00BC30CD" w:rsidRDefault="008975C5" w:rsidP="00BC30CD">
      <w:pPr>
        <w:pStyle w:val="abstract"/>
      </w:pPr>
      <w:r w:rsidRPr="00577456">
        <w:rPr>
          <w:i/>
        </w:rPr>
        <w:t xml:space="preserve">Resumo </w:t>
      </w:r>
      <w:r w:rsidR="00577456" w:rsidRPr="00577456">
        <w:t>–</w:t>
      </w:r>
      <w:r w:rsidRPr="00577456">
        <w:t xml:space="preserve"> </w:t>
      </w:r>
      <w:r w:rsidR="00BC30CD">
        <w:t>Este trabalho apresenta uma análise comparativa</w:t>
      </w:r>
    </w:p>
    <w:p w14:paraId="6669606A" w14:textId="63C30E0A" w:rsidR="004C1857" w:rsidRDefault="00BC30CD" w:rsidP="00BC30CD">
      <w:pPr>
        <w:pStyle w:val="abstract"/>
      </w:pPr>
      <w:r>
        <w:t xml:space="preserve">dos contadores exatos e </w:t>
      </w:r>
      <w:proofErr w:type="spellStart"/>
      <w:r w:rsidR="002B4AB2">
        <w:t>space-saving</w:t>
      </w:r>
      <w:proofErr w:type="spellEnd"/>
      <w:r w:rsidR="002B4AB2">
        <w:t xml:space="preserve"> </w:t>
      </w:r>
      <w:proofErr w:type="spellStart"/>
      <w:r w:rsidR="002B4AB2">
        <w:t>count</w:t>
      </w:r>
      <w:proofErr w:type="spellEnd"/>
    </w:p>
    <w:p w14:paraId="0C7864B7" w14:textId="14981D2D" w:rsidR="005C2357" w:rsidRDefault="00B81643" w:rsidP="005C2357">
      <w:pPr>
        <w:pStyle w:val="abstract"/>
      </w:pPr>
      <w:r>
        <w:t>Para o estudo</w:t>
      </w:r>
      <w:r w:rsidR="005C2357">
        <w:t>, foi usado livros de grandes dimensões de</w:t>
      </w:r>
    </w:p>
    <w:p w14:paraId="295EFC3C" w14:textId="0B8BFAA9" w:rsidR="00B81643" w:rsidRPr="00577456" w:rsidRDefault="005C2357" w:rsidP="005C2357">
      <w:pPr>
        <w:pStyle w:val="abstract"/>
      </w:pPr>
      <w:r>
        <w:t xml:space="preserve">língua portuguesa, inglesa e espanhola. </w:t>
      </w:r>
    </w:p>
    <w:p w14:paraId="73A4C209" w14:textId="77777777" w:rsidR="004C1857" w:rsidRPr="00577456" w:rsidRDefault="004C1857">
      <w:pPr>
        <w:pStyle w:val="abstract"/>
      </w:pPr>
    </w:p>
    <w:p w14:paraId="375B1AF5" w14:textId="77777777" w:rsidR="00105780" w:rsidRPr="00105780" w:rsidRDefault="008975C5" w:rsidP="00105780">
      <w:pPr>
        <w:pStyle w:val="abstract"/>
        <w:rPr>
          <w:lang w:val="en-GB"/>
        </w:rPr>
      </w:pPr>
      <w:r>
        <w:rPr>
          <w:i/>
          <w:lang w:val="en-GB"/>
        </w:rPr>
        <w:t xml:space="preserve">Abstract </w:t>
      </w:r>
      <w:r>
        <w:rPr>
          <w:lang w:val="en-GB"/>
        </w:rPr>
        <w:t xml:space="preserve">- </w:t>
      </w:r>
      <w:r w:rsidR="00105780" w:rsidRPr="00105780">
        <w:rPr>
          <w:lang w:val="en-GB"/>
        </w:rPr>
        <w:t>This work presents a computational comparation</w:t>
      </w:r>
    </w:p>
    <w:p w14:paraId="0FC8024E" w14:textId="460E3426" w:rsidR="004F5DEA" w:rsidRDefault="00105780" w:rsidP="00105780">
      <w:pPr>
        <w:pStyle w:val="abstract"/>
        <w:rPr>
          <w:lang w:val="en-GB"/>
        </w:rPr>
      </w:pPr>
      <w:r w:rsidRPr="00105780">
        <w:rPr>
          <w:lang w:val="en-GB"/>
        </w:rPr>
        <w:t>of exact counter</w:t>
      </w:r>
      <w:r>
        <w:rPr>
          <w:lang w:val="en-GB"/>
        </w:rPr>
        <w:t xml:space="preserve"> and space-saving count</w:t>
      </w:r>
    </w:p>
    <w:p w14:paraId="7CD743F0" w14:textId="77777777" w:rsidR="00404847" w:rsidRPr="00404847" w:rsidRDefault="00404847" w:rsidP="00404847">
      <w:pPr>
        <w:pStyle w:val="abstract"/>
        <w:rPr>
          <w:lang w:val="en-GB"/>
        </w:rPr>
      </w:pPr>
      <w:r w:rsidRPr="00404847">
        <w:rPr>
          <w:lang w:val="en-GB"/>
        </w:rPr>
        <w:t>For the study, has used large books of Portuguese language,</w:t>
      </w:r>
    </w:p>
    <w:p w14:paraId="6ECF9A62" w14:textId="69564B64" w:rsidR="00404847" w:rsidRPr="004F5DEA" w:rsidRDefault="00404847" w:rsidP="00404847">
      <w:pPr>
        <w:pStyle w:val="abstract"/>
        <w:rPr>
          <w:lang w:val="en-GB"/>
        </w:rPr>
      </w:pPr>
      <w:r w:rsidRPr="00404847">
        <w:rPr>
          <w:lang w:val="en-GB"/>
        </w:rPr>
        <w:t>English, French and Spanish.</w:t>
      </w:r>
    </w:p>
    <w:p w14:paraId="3B69FA00" w14:textId="00588A10" w:rsidR="004C1857" w:rsidRDefault="008975C5" w:rsidP="00F23854">
      <w:pPr>
        <w:pStyle w:val="Heading1"/>
        <w:numPr>
          <w:ilvl w:val="0"/>
          <w:numId w:val="1"/>
        </w:numPr>
        <w:rPr>
          <w:lang w:val="en-GB"/>
        </w:rPr>
      </w:pPr>
      <w:r>
        <w:rPr>
          <w:lang w:val="en-GB"/>
        </w:rPr>
        <w:t xml:space="preserve">Introduction </w:t>
      </w:r>
    </w:p>
    <w:p w14:paraId="51C0D91F" w14:textId="78D79A4B" w:rsidR="00735DC2" w:rsidRDefault="00024744">
      <w:pPr>
        <w:rPr>
          <w:lang w:val="en-GB"/>
        </w:rPr>
      </w:pPr>
      <w:r>
        <w:rPr>
          <w:lang w:val="en-GB"/>
        </w:rPr>
        <w:t xml:space="preserve">In nowadays </w:t>
      </w:r>
      <w:r w:rsidR="00206BFD">
        <w:rPr>
          <w:lang w:val="en-GB"/>
        </w:rPr>
        <w:t>exists then need to count the most frequent words</w:t>
      </w:r>
      <w:r w:rsidR="005D63C4">
        <w:rPr>
          <w:lang w:val="en-GB"/>
        </w:rPr>
        <w:t xml:space="preserve">, in this work is analysed the exact counts and the algorithm from frequent words called space saving count. </w:t>
      </w:r>
    </w:p>
    <w:p w14:paraId="0E2EF19C" w14:textId="582065D5" w:rsidR="008D09B0" w:rsidRDefault="008D09B0">
      <w:pPr>
        <w:rPr>
          <w:lang w:val="en-GB"/>
        </w:rPr>
      </w:pPr>
      <w:r>
        <w:rPr>
          <w:lang w:val="en-GB"/>
        </w:rPr>
        <w:t>For this comparison, it’s used a book in English “</w:t>
      </w:r>
      <w:r w:rsidR="009D046F">
        <w:rPr>
          <w:lang w:val="en-GB"/>
        </w:rPr>
        <w:t xml:space="preserve">The </w:t>
      </w:r>
      <w:r w:rsidR="001168CA">
        <w:rPr>
          <w:lang w:val="en-GB"/>
        </w:rPr>
        <w:t>B</w:t>
      </w:r>
      <w:r w:rsidR="009D046F">
        <w:rPr>
          <w:lang w:val="en-GB"/>
        </w:rPr>
        <w:t xml:space="preserve">ible”, a book in Portuguese “Os Maias </w:t>
      </w:r>
      <w:r w:rsidR="002B77EA">
        <w:rPr>
          <w:lang w:val="en-GB"/>
        </w:rPr>
        <w:t xml:space="preserve">-Eps da </w:t>
      </w:r>
      <w:r w:rsidR="00D92C0B">
        <w:rPr>
          <w:lang w:val="en-GB"/>
        </w:rPr>
        <w:t>V</w:t>
      </w:r>
      <w:r w:rsidR="002B77EA">
        <w:rPr>
          <w:lang w:val="en-GB"/>
        </w:rPr>
        <w:t xml:space="preserve">ida </w:t>
      </w:r>
      <w:proofErr w:type="spellStart"/>
      <w:r w:rsidR="00D92C0B">
        <w:rPr>
          <w:lang w:val="en-GB"/>
        </w:rPr>
        <w:t>R</w:t>
      </w:r>
      <w:r w:rsidR="002B77EA">
        <w:rPr>
          <w:lang w:val="en-GB"/>
        </w:rPr>
        <w:t>omântica</w:t>
      </w:r>
      <w:proofErr w:type="spellEnd"/>
      <w:r w:rsidR="002B77EA">
        <w:rPr>
          <w:lang w:val="en-GB"/>
        </w:rPr>
        <w:t>”</w:t>
      </w:r>
      <w:r w:rsidR="009D046F">
        <w:rPr>
          <w:lang w:val="en-GB"/>
        </w:rPr>
        <w:t xml:space="preserve"> </w:t>
      </w:r>
      <w:r w:rsidR="002B77EA">
        <w:rPr>
          <w:lang w:val="en-GB"/>
        </w:rPr>
        <w:t xml:space="preserve">and a book in </w:t>
      </w:r>
      <w:r w:rsidR="00184E3C">
        <w:rPr>
          <w:lang w:val="en-GB"/>
        </w:rPr>
        <w:t>Spanish</w:t>
      </w:r>
      <w:r w:rsidR="002B77EA">
        <w:rPr>
          <w:lang w:val="en-GB"/>
        </w:rPr>
        <w:t xml:space="preserve"> “Don </w:t>
      </w:r>
      <w:proofErr w:type="spellStart"/>
      <w:r w:rsidR="00184E3C">
        <w:rPr>
          <w:lang w:val="en-GB"/>
        </w:rPr>
        <w:t>Q</w:t>
      </w:r>
      <w:r w:rsidR="002B77EA">
        <w:rPr>
          <w:lang w:val="en-GB"/>
        </w:rPr>
        <w:t>uijote</w:t>
      </w:r>
      <w:proofErr w:type="spellEnd"/>
      <w:r w:rsidR="002B77EA">
        <w:rPr>
          <w:lang w:val="en-GB"/>
        </w:rPr>
        <w:t>”.</w:t>
      </w:r>
      <w:r w:rsidR="007E4D8B">
        <w:rPr>
          <w:lang w:val="en-GB"/>
        </w:rPr>
        <w:t xml:space="preserve"> And </w:t>
      </w:r>
      <w:r w:rsidR="00DC0DF2">
        <w:rPr>
          <w:lang w:val="en-GB"/>
        </w:rPr>
        <w:t>it’s counted each word of the books.</w:t>
      </w:r>
      <w:r w:rsidR="00410AC7">
        <w:rPr>
          <w:lang w:val="en-GB"/>
        </w:rPr>
        <w:t xml:space="preserve"> </w:t>
      </w:r>
    </w:p>
    <w:p w14:paraId="41C97DC9" w14:textId="2F501F81" w:rsidR="004C1857" w:rsidRDefault="00570473" w:rsidP="00735DC2">
      <w:pPr>
        <w:pStyle w:val="Heading1"/>
        <w:numPr>
          <w:ilvl w:val="0"/>
          <w:numId w:val="1"/>
        </w:numPr>
        <w:rPr>
          <w:lang w:val="en-GB"/>
        </w:rPr>
      </w:pPr>
      <w:r>
        <w:rPr>
          <w:lang w:val="en-GB"/>
        </w:rPr>
        <w:t>Algorithm analysis</w:t>
      </w:r>
      <w:r w:rsidR="00735DC2">
        <w:rPr>
          <w:lang w:val="en-GB"/>
        </w:rPr>
        <w:t xml:space="preserve"> </w:t>
      </w:r>
    </w:p>
    <w:p w14:paraId="63EA51C7" w14:textId="5E5F6750" w:rsidR="00735DC2" w:rsidRDefault="00735DC2" w:rsidP="00735DC2">
      <w:pPr>
        <w:rPr>
          <w:lang w:val="en-GB"/>
        </w:rPr>
      </w:pPr>
      <w:r>
        <w:rPr>
          <w:lang w:val="en-GB"/>
        </w:rPr>
        <w:t xml:space="preserve">In this chapter is </w:t>
      </w:r>
      <w:r w:rsidR="00126120">
        <w:rPr>
          <w:lang w:val="en-GB"/>
        </w:rPr>
        <w:t xml:space="preserve">it’s </w:t>
      </w:r>
      <w:r w:rsidR="00F86DB6">
        <w:rPr>
          <w:lang w:val="en-GB"/>
        </w:rPr>
        <w:t>showed</w:t>
      </w:r>
      <w:r w:rsidR="00126120">
        <w:rPr>
          <w:lang w:val="en-GB"/>
        </w:rPr>
        <w:t xml:space="preserve"> how the algorithm was analysed and what </w:t>
      </w:r>
      <w:r w:rsidR="00F86DB6">
        <w:rPr>
          <w:lang w:val="en-GB"/>
        </w:rPr>
        <w:t xml:space="preserve">is </w:t>
      </w:r>
      <w:r w:rsidR="00126120">
        <w:rPr>
          <w:lang w:val="en-GB"/>
        </w:rPr>
        <w:t xml:space="preserve">the approach </w:t>
      </w:r>
      <w:r w:rsidR="00F86DB6">
        <w:rPr>
          <w:lang w:val="en-GB"/>
        </w:rPr>
        <w:t>chosen</w:t>
      </w:r>
      <w:r w:rsidR="00AD697E">
        <w:rPr>
          <w:lang w:val="en-GB"/>
        </w:rPr>
        <w:t>.</w:t>
      </w:r>
    </w:p>
    <w:p w14:paraId="64823304" w14:textId="77777777" w:rsidR="004E557E" w:rsidRPr="00735DC2" w:rsidRDefault="004E557E" w:rsidP="00735DC2">
      <w:pPr>
        <w:rPr>
          <w:lang w:val="en-GB"/>
        </w:rPr>
      </w:pPr>
    </w:p>
    <w:p w14:paraId="40D00D20" w14:textId="282DF4A8" w:rsidR="004C1857" w:rsidRDefault="008975C5" w:rsidP="00984115">
      <w:pPr>
        <w:pStyle w:val="Heading2"/>
        <w:ind w:left="357" w:hanging="357"/>
        <w:rPr>
          <w:lang w:val="en-GB"/>
        </w:rPr>
      </w:pPr>
      <w:r>
        <w:rPr>
          <w:lang w:val="en-GB"/>
        </w:rPr>
        <w:t xml:space="preserve">A. </w:t>
      </w:r>
      <w:r w:rsidR="00513C9F" w:rsidRPr="00513C9F">
        <w:rPr>
          <w:lang w:val="en-GB"/>
        </w:rPr>
        <w:t>Handle information</w:t>
      </w:r>
    </w:p>
    <w:p w14:paraId="08795E36" w14:textId="5BF38F03" w:rsidR="00410AC7" w:rsidRDefault="00410AC7" w:rsidP="00410AC7">
      <w:pPr>
        <w:rPr>
          <w:lang w:val="en-GB"/>
        </w:rPr>
      </w:pPr>
      <w:r>
        <w:rPr>
          <w:lang w:val="en-GB"/>
        </w:rPr>
        <w:t>Due to free choice on book,</w:t>
      </w:r>
      <w:r w:rsidR="001168CA">
        <w:rPr>
          <w:lang w:val="en-GB"/>
        </w:rPr>
        <w:t xml:space="preserve"> I choose</w:t>
      </w:r>
      <w:r>
        <w:rPr>
          <w:lang w:val="en-GB"/>
        </w:rPr>
        <w:t xml:space="preserve"> </w:t>
      </w:r>
      <w:r w:rsidR="001168CA">
        <w:rPr>
          <w:lang w:val="en-GB"/>
        </w:rPr>
        <w:t xml:space="preserve">“The Bible” to represent English, “Os Maias -Eps da </w:t>
      </w:r>
      <w:r w:rsidR="00D92C0B">
        <w:rPr>
          <w:lang w:val="en-GB"/>
        </w:rPr>
        <w:t>V</w:t>
      </w:r>
      <w:r w:rsidR="001168CA">
        <w:rPr>
          <w:lang w:val="en-GB"/>
        </w:rPr>
        <w:t xml:space="preserve">ida </w:t>
      </w:r>
      <w:proofErr w:type="spellStart"/>
      <w:r w:rsidR="00D92C0B">
        <w:rPr>
          <w:lang w:val="en-GB"/>
        </w:rPr>
        <w:t>Romântica</w:t>
      </w:r>
      <w:proofErr w:type="spellEnd"/>
      <w:r w:rsidR="001168CA">
        <w:rPr>
          <w:lang w:val="en-GB"/>
        </w:rPr>
        <w:t xml:space="preserve">” to represent Portuguese and a “Don </w:t>
      </w:r>
      <w:proofErr w:type="spellStart"/>
      <w:r w:rsidR="001168CA">
        <w:rPr>
          <w:lang w:val="en-GB"/>
        </w:rPr>
        <w:t>Quijote</w:t>
      </w:r>
      <w:proofErr w:type="spellEnd"/>
      <w:r w:rsidR="001168CA">
        <w:rPr>
          <w:lang w:val="en-GB"/>
        </w:rPr>
        <w:t>” to represe</w:t>
      </w:r>
      <w:r w:rsidR="004F5BCB">
        <w:rPr>
          <w:lang w:val="en-GB"/>
        </w:rPr>
        <w:t>nt Spanish</w:t>
      </w:r>
      <w:r w:rsidR="001168CA">
        <w:rPr>
          <w:lang w:val="en-GB"/>
        </w:rPr>
        <w:t>.</w:t>
      </w:r>
    </w:p>
    <w:p w14:paraId="36326433" w14:textId="2CE2B3EB" w:rsidR="004A5EC6" w:rsidRDefault="001F5108" w:rsidP="00410AC7">
      <w:pPr>
        <w:rPr>
          <w:lang w:val="en-GB"/>
        </w:rPr>
      </w:pPr>
      <w:r>
        <w:rPr>
          <w:lang w:val="en-GB"/>
        </w:rPr>
        <w:t>Since</w:t>
      </w:r>
      <w:r w:rsidR="00B751FC">
        <w:rPr>
          <w:lang w:val="en-GB"/>
        </w:rPr>
        <w:t xml:space="preserve"> the requisite </w:t>
      </w:r>
      <w:r w:rsidR="00054076">
        <w:rPr>
          <w:lang w:val="en-GB"/>
        </w:rPr>
        <w:t xml:space="preserve">for this work is to remove </w:t>
      </w:r>
      <w:r w:rsidR="00A43930">
        <w:rPr>
          <w:lang w:val="en-GB"/>
        </w:rPr>
        <w:t>the stop words from the counting</w:t>
      </w:r>
      <w:r w:rsidR="00206018">
        <w:rPr>
          <w:lang w:val="en-GB"/>
        </w:rPr>
        <w:t xml:space="preserve"> of words, it’s used the package of python </w:t>
      </w:r>
      <w:proofErr w:type="spellStart"/>
      <w:r w:rsidR="00206018">
        <w:rPr>
          <w:lang w:val="en-GB"/>
        </w:rPr>
        <w:t>nltk</w:t>
      </w:r>
      <w:proofErr w:type="spellEnd"/>
      <w:r>
        <w:rPr>
          <w:lang w:val="en-GB"/>
        </w:rPr>
        <w:t xml:space="preserve">, that contains a list of stop words of all languages and it’s also </w:t>
      </w:r>
      <w:r w:rsidR="008773C7">
        <w:rPr>
          <w:lang w:val="en-GB"/>
        </w:rPr>
        <w:t>had</w:t>
      </w:r>
      <w:r>
        <w:rPr>
          <w:lang w:val="en-GB"/>
        </w:rPr>
        <w:t xml:space="preserve"> a tokenizer for the text</w:t>
      </w:r>
      <w:r w:rsidR="008773C7">
        <w:rPr>
          <w:lang w:val="en-GB"/>
        </w:rPr>
        <w:t xml:space="preserve">. </w:t>
      </w:r>
      <w:r w:rsidR="00AB3BCF">
        <w:rPr>
          <w:lang w:val="en-GB"/>
        </w:rPr>
        <w:t>It’s need it to install the package to the program works.</w:t>
      </w:r>
    </w:p>
    <w:p w14:paraId="6DBD5B63" w14:textId="503AC1A4" w:rsidR="00D92C0B" w:rsidRPr="00410AC7" w:rsidRDefault="00D92C0B" w:rsidP="00410AC7">
      <w:pPr>
        <w:rPr>
          <w:lang w:val="en-GB"/>
        </w:rPr>
      </w:pPr>
      <w:r>
        <w:rPr>
          <w:lang w:val="en-GB"/>
        </w:rPr>
        <w:t>The choice of the book is made on execution of the main program. So, it’s processed one book at time.</w:t>
      </w:r>
    </w:p>
    <w:p w14:paraId="0A43437E" w14:textId="77777777" w:rsidR="004E557E" w:rsidRDefault="004E557E" w:rsidP="00984115">
      <w:pPr>
        <w:rPr>
          <w:lang w:val="en-GB"/>
        </w:rPr>
      </w:pPr>
    </w:p>
    <w:p w14:paraId="572B5C4B" w14:textId="123C9DF7" w:rsidR="00682511" w:rsidRDefault="00936FB6" w:rsidP="00BD1461">
      <w:pPr>
        <w:ind w:firstLine="0"/>
        <w:rPr>
          <w:i/>
          <w:iCs/>
          <w:lang w:val="en-GB"/>
        </w:rPr>
      </w:pPr>
      <w:r w:rsidRPr="00BF0BF7">
        <w:rPr>
          <w:i/>
          <w:iCs/>
          <w:lang w:val="en-GB"/>
        </w:rPr>
        <w:t xml:space="preserve">B. </w:t>
      </w:r>
      <w:r w:rsidR="001F5B7C" w:rsidRPr="001F5B7C">
        <w:rPr>
          <w:i/>
          <w:iCs/>
          <w:lang w:val="en-GB"/>
        </w:rPr>
        <w:t>Exact Counter</w:t>
      </w:r>
    </w:p>
    <w:p w14:paraId="128043B4" w14:textId="50A29E73" w:rsidR="0080667C" w:rsidRDefault="00037C33" w:rsidP="00984115">
      <w:pPr>
        <w:rPr>
          <w:lang w:val="en-GB"/>
        </w:rPr>
      </w:pPr>
      <w:r>
        <w:rPr>
          <w:lang w:val="en-GB"/>
        </w:rPr>
        <w:t xml:space="preserve">To do exact counter is created a dictionary that saves the word in </w:t>
      </w:r>
      <w:r w:rsidR="00A74708">
        <w:rPr>
          <w:lang w:val="en-GB"/>
        </w:rPr>
        <w:t xml:space="preserve">lowercase and the counting’s. </w:t>
      </w:r>
      <w:r w:rsidR="00C80169">
        <w:rPr>
          <w:lang w:val="en-GB"/>
        </w:rPr>
        <w:t>(Figure 1).</w:t>
      </w:r>
    </w:p>
    <w:p w14:paraId="48AF431F" w14:textId="0D1D977A" w:rsidR="00623B3F" w:rsidRDefault="003F4455" w:rsidP="005E128D">
      <w:pPr>
        <w:keepNext/>
        <w:jc w:val="center"/>
      </w:pPr>
      <w:r>
        <w:rPr>
          <w:noProof/>
          <w:lang w:val="en-GB"/>
        </w:rPr>
        <w:pict w14:anchorId="6D7C0AB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9.5pt;height:127.5pt;visibility:visible;mso-wrap-style:square">
            <v:imagedata r:id="rId14" o:title=""/>
          </v:shape>
        </w:pict>
      </w:r>
    </w:p>
    <w:p w14:paraId="48C7B8E9" w14:textId="3D65E4B6" w:rsidR="00623B3F" w:rsidRPr="004E557E" w:rsidRDefault="00623B3F" w:rsidP="00623B3F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1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Exact count</w:t>
      </w:r>
    </w:p>
    <w:p w14:paraId="59C06740" w14:textId="77777777" w:rsidR="004E557E" w:rsidRPr="004E557E" w:rsidRDefault="004E557E" w:rsidP="004E557E">
      <w:pPr>
        <w:rPr>
          <w:lang w:val="en-GB"/>
        </w:rPr>
      </w:pPr>
    </w:p>
    <w:p w14:paraId="3CDD71DA" w14:textId="0E3A1A18" w:rsidR="006742D7" w:rsidRDefault="001D4957" w:rsidP="00BD1461">
      <w:pPr>
        <w:ind w:firstLine="0"/>
        <w:rPr>
          <w:i/>
          <w:iCs/>
          <w:lang w:val="en-GB"/>
        </w:rPr>
      </w:pPr>
      <w:r w:rsidRPr="00882168">
        <w:rPr>
          <w:i/>
          <w:iCs/>
          <w:lang w:val="en-GB"/>
        </w:rPr>
        <w:t xml:space="preserve">C. </w:t>
      </w:r>
      <w:r w:rsidR="00F35BA9">
        <w:rPr>
          <w:i/>
          <w:iCs/>
          <w:lang w:val="en-GB"/>
        </w:rPr>
        <w:t>Space-Saving-Count</w:t>
      </w:r>
    </w:p>
    <w:p w14:paraId="178061B5" w14:textId="337294D4" w:rsidR="007900F1" w:rsidRDefault="00B0064E" w:rsidP="001D4957">
      <w:pPr>
        <w:rPr>
          <w:lang w:val="en-GB"/>
        </w:rPr>
      </w:pPr>
      <w:r>
        <w:rPr>
          <w:lang w:val="en-GB"/>
        </w:rPr>
        <w:t xml:space="preserve">The algorithm of space saving count is </w:t>
      </w:r>
      <w:r w:rsidR="002415A6">
        <w:rPr>
          <w:lang w:val="en-GB"/>
        </w:rPr>
        <w:t xml:space="preserve">implemented </w:t>
      </w:r>
      <w:r w:rsidR="00F537FC">
        <w:rPr>
          <w:lang w:val="en-GB"/>
        </w:rPr>
        <w:t xml:space="preserve">according to the slides and the author </w:t>
      </w:r>
      <w:r w:rsidR="002415A6">
        <w:rPr>
          <w:lang w:val="en-GB"/>
        </w:rPr>
        <w:t xml:space="preserve"> </w:t>
      </w:r>
      <w:r w:rsidR="005E128D">
        <w:rPr>
          <w:lang w:val="en-GB"/>
        </w:rPr>
        <w:fldChar w:fldCharType="begin" w:fldLock="1"/>
      </w:r>
      <w:r w:rsidR="005E128D">
        <w:rPr>
          <w:lang w:val="en-GB"/>
        </w:rPr>
        <w:instrText>ADDIN CSL_CITATION {"citationItems":[{"id":"ITEM-1","itemData":{"author":[{"dropping-particle":"","family":"Cono D'elia","given":"Daniele","non-dropping-particle":"","parse-names":false,"suffix":""}],"id":"ITEM-1","issued":{"date-parts":[["2013"]]},"title":"Mining heavy hitters with Space-Saving","type":"article-journal"},"uris":["http://www.mendeley.com/documents/?uuid=60f685e9-8d3e-3825-90a6-cd3ea3742f31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E128D">
        <w:rPr>
          <w:lang w:val="en-GB"/>
        </w:rPr>
        <w:fldChar w:fldCharType="separate"/>
      </w:r>
      <w:r w:rsidR="005E128D" w:rsidRPr="005E128D">
        <w:rPr>
          <w:noProof/>
          <w:lang w:val="en-GB"/>
        </w:rPr>
        <w:t>[1]</w:t>
      </w:r>
      <w:r w:rsidR="005E128D">
        <w:rPr>
          <w:lang w:val="en-GB"/>
        </w:rPr>
        <w:fldChar w:fldCharType="end"/>
      </w:r>
      <w:r w:rsidR="009157D8">
        <w:rPr>
          <w:lang w:val="en-GB"/>
        </w:rPr>
        <w:t xml:space="preserve"> (figure 2). </w:t>
      </w:r>
      <w:r w:rsidR="004D228B">
        <w:rPr>
          <w:lang w:val="en-GB"/>
        </w:rPr>
        <w:t>It receives a list of all words of a document and a k</w:t>
      </w:r>
      <w:r w:rsidR="00DD7ED7">
        <w:rPr>
          <w:lang w:val="en-GB"/>
        </w:rPr>
        <w:t xml:space="preserve">, </w:t>
      </w:r>
      <w:r w:rsidR="00D65F1F">
        <w:rPr>
          <w:lang w:val="en-GB"/>
        </w:rPr>
        <w:t>that’s</w:t>
      </w:r>
      <w:r w:rsidR="00DD7ED7">
        <w:rPr>
          <w:lang w:val="en-GB"/>
        </w:rPr>
        <w:t xml:space="preserve"> chosen manually</w:t>
      </w:r>
      <w:r w:rsidR="00275255">
        <w:rPr>
          <w:lang w:val="en-GB"/>
        </w:rPr>
        <w:t>, the values are</w:t>
      </w:r>
      <w:r w:rsidR="00275255" w:rsidRPr="00275255">
        <w:rPr>
          <w:lang w:val="en-GB"/>
        </w:rPr>
        <w:t xml:space="preserve"> 10, 25, 50</w:t>
      </w:r>
      <w:r w:rsidR="00275255">
        <w:rPr>
          <w:lang w:val="en-GB"/>
        </w:rPr>
        <w:t xml:space="preserve"> and</w:t>
      </w:r>
      <w:r w:rsidR="00275255" w:rsidRPr="00275255">
        <w:rPr>
          <w:lang w:val="en-GB"/>
        </w:rPr>
        <w:t xml:space="preserve"> 70</w:t>
      </w:r>
      <w:r w:rsidR="008A1990">
        <w:rPr>
          <w:lang w:val="en-GB"/>
        </w:rPr>
        <w:t>. It saves the counting’s of each word in a dictionary. For counting he checks</w:t>
      </w:r>
      <w:r w:rsidR="0044194F">
        <w:rPr>
          <w:lang w:val="en-GB"/>
        </w:rPr>
        <w:t xml:space="preserve"> if </w:t>
      </w:r>
      <w:r w:rsidR="00BE71BB">
        <w:rPr>
          <w:lang w:val="en-GB"/>
        </w:rPr>
        <w:t>a</w:t>
      </w:r>
      <w:r w:rsidR="0044194F">
        <w:rPr>
          <w:lang w:val="en-GB"/>
        </w:rPr>
        <w:t xml:space="preserve"> word is on</w:t>
      </w:r>
      <w:r w:rsidR="008A1990">
        <w:rPr>
          <w:lang w:val="en-GB"/>
        </w:rPr>
        <w:t xml:space="preserve"> </w:t>
      </w:r>
      <w:r w:rsidR="0044194F">
        <w:rPr>
          <w:lang w:val="en-GB"/>
        </w:rPr>
        <w:t xml:space="preserve">the </w:t>
      </w:r>
      <w:r w:rsidR="00A4095E">
        <w:rPr>
          <w:lang w:val="en-GB"/>
        </w:rPr>
        <w:t xml:space="preserve">dictionary and if not </w:t>
      </w:r>
      <w:r w:rsidR="006072FB">
        <w:rPr>
          <w:lang w:val="en-GB"/>
        </w:rPr>
        <w:t xml:space="preserve">then verifies </w:t>
      </w:r>
      <w:r w:rsidR="00381D90">
        <w:rPr>
          <w:lang w:val="en-GB"/>
        </w:rPr>
        <w:t xml:space="preserve">if the </w:t>
      </w:r>
      <w:r w:rsidR="00206BDA">
        <w:rPr>
          <w:lang w:val="en-GB"/>
        </w:rPr>
        <w:t xml:space="preserve">length of dictionary + 1 is bigger than </w:t>
      </w:r>
      <w:r w:rsidR="00834DC2">
        <w:rPr>
          <w:lang w:val="en-GB"/>
        </w:rPr>
        <w:t xml:space="preserve">the value stipulated </w:t>
      </w:r>
      <w:r w:rsidR="009711C8">
        <w:rPr>
          <w:lang w:val="en-GB"/>
        </w:rPr>
        <w:t>then calculate the min</w:t>
      </w:r>
      <w:r w:rsidR="00F1485D">
        <w:rPr>
          <w:lang w:val="en-GB"/>
        </w:rPr>
        <w:t xml:space="preserve"> counter</w:t>
      </w:r>
      <w:r w:rsidR="009711C8">
        <w:rPr>
          <w:lang w:val="en-GB"/>
        </w:rPr>
        <w:t xml:space="preserve"> of all</w:t>
      </w:r>
      <w:r w:rsidR="00F1485D">
        <w:rPr>
          <w:lang w:val="en-GB"/>
        </w:rPr>
        <w:t xml:space="preserve"> words that is on dictionary and then removes it and add one count to </w:t>
      </w:r>
      <w:r w:rsidR="00803C2F">
        <w:rPr>
          <w:lang w:val="en-GB"/>
        </w:rPr>
        <w:t>the dictionary of that word</w:t>
      </w:r>
      <w:r w:rsidR="00DD7ED7">
        <w:rPr>
          <w:lang w:val="en-GB"/>
        </w:rPr>
        <w:t xml:space="preserve">. If the word exists counts more one value. </w:t>
      </w:r>
    </w:p>
    <w:p w14:paraId="64BD4A95" w14:textId="77777777" w:rsidR="004D228B" w:rsidRDefault="004D228B" w:rsidP="001D4957">
      <w:pPr>
        <w:rPr>
          <w:lang w:val="en-GB"/>
        </w:rPr>
      </w:pPr>
    </w:p>
    <w:p w14:paraId="787BC777" w14:textId="1E217B67" w:rsidR="009157D8" w:rsidRDefault="003F4455" w:rsidP="009157D8">
      <w:pPr>
        <w:jc w:val="center"/>
        <w:rPr>
          <w:noProof/>
          <w:lang w:val="en-GB"/>
        </w:rPr>
      </w:pPr>
      <w:r>
        <w:rPr>
          <w:noProof/>
          <w:lang w:val="en-GB"/>
        </w:rPr>
        <w:pict w14:anchorId="78124366">
          <v:shape id="_x0000_i1026" type="#_x0000_t75" style="width:176.5pt;height:160.5pt;visibility:visible;mso-wrap-style:square">
            <v:imagedata r:id="rId15" o:title=""/>
          </v:shape>
        </w:pict>
      </w:r>
    </w:p>
    <w:p w14:paraId="72EF0116" w14:textId="75A4CFC4" w:rsidR="00803C2F" w:rsidRPr="004E557E" w:rsidRDefault="00803C2F" w:rsidP="00803C2F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2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Space Saving Count of [1]</w:t>
      </w:r>
    </w:p>
    <w:p w14:paraId="30100DD2" w14:textId="77777777" w:rsidR="00803C2F" w:rsidRPr="00B0064E" w:rsidRDefault="00803C2F" w:rsidP="009157D8">
      <w:pPr>
        <w:jc w:val="center"/>
        <w:rPr>
          <w:lang w:val="en-GB"/>
        </w:rPr>
      </w:pPr>
    </w:p>
    <w:p w14:paraId="275E5FAF" w14:textId="30E4EBF1" w:rsidR="00467261" w:rsidRDefault="003F4455" w:rsidP="007900F1">
      <w:pPr>
        <w:ind w:firstLine="0"/>
        <w:rPr>
          <w:noProof/>
          <w:lang w:val="en-GB"/>
        </w:rPr>
      </w:pPr>
      <w:r>
        <w:rPr>
          <w:noProof/>
          <w:lang w:val="en-GB"/>
        </w:rPr>
        <w:lastRenderedPageBreak/>
        <w:pict w14:anchorId="3418A7AA">
          <v:shape id="_x0000_i1027" type="#_x0000_t75" style="width:236pt;height:145.5pt;visibility:visible;mso-wrap-style:square">
            <v:imagedata r:id="rId16" o:title=""/>
          </v:shape>
        </w:pict>
      </w:r>
    </w:p>
    <w:p w14:paraId="46257A8C" w14:textId="15B3BCD3" w:rsidR="00803C2F" w:rsidRPr="004E557E" w:rsidRDefault="00803C2F" w:rsidP="00803C2F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3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Space Saving Count algorithm</w:t>
      </w:r>
    </w:p>
    <w:p w14:paraId="40A64803" w14:textId="77777777" w:rsidR="00803C2F" w:rsidRPr="00623B3F" w:rsidRDefault="00803C2F" w:rsidP="007900F1">
      <w:pPr>
        <w:ind w:firstLine="0"/>
        <w:rPr>
          <w:lang w:val="en-GB"/>
        </w:rPr>
      </w:pPr>
    </w:p>
    <w:p w14:paraId="518EFFD9" w14:textId="6E65554D" w:rsidR="00FF25D9" w:rsidRDefault="000E5341" w:rsidP="00EA4FAF">
      <w:pPr>
        <w:pStyle w:val="Heading1"/>
        <w:numPr>
          <w:ilvl w:val="0"/>
          <w:numId w:val="1"/>
        </w:numPr>
      </w:pPr>
      <w:r w:rsidRPr="00882168">
        <w:rPr>
          <w:lang w:val="en-GB"/>
        </w:rPr>
        <w:t xml:space="preserve"> </w:t>
      </w:r>
      <w:proofErr w:type="spellStart"/>
      <w:r>
        <w:t>Tests</w:t>
      </w:r>
      <w:proofErr w:type="spellEnd"/>
      <w:r>
        <w:t xml:space="preserve"> </w:t>
      </w:r>
      <w:proofErr w:type="spellStart"/>
      <w:r>
        <w:t>Sequence</w:t>
      </w:r>
      <w:proofErr w:type="spellEnd"/>
      <w:r>
        <w:t xml:space="preserve"> </w:t>
      </w:r>
      <w:proofErr w:type="spellStart"/>
      <w:r>
        <w:t>Analysis</w:t>
      </w:r>
      <w:proofErr w:type="spellEnd"/>
    </w:p>
    <w:p w14:paraId="59EE8A38" w14:textId="3852F840" w:rsidR="002E3DDE" w:rsidRPr="00505805" w:rsidRDefault="00412EE8" w:rsidP="002E3DDE">
      <w:pPr>
        <w:rPr>
          <w:lang w:val="en-GB"/>
        </w:rPr>
      </w:pPr>
      <w:r w:rsidRPr="00505805">
        <w:rPr>
          <w:lang w:val="en-GB"/>
        </w:rPr>
        <w:t xml:space="preserve">The tests </w:t>
      </w:r>
      <w:r w:rsidR="00505805">
        <w:rPr>
          <w:lang w:val="en-GB"/>
        </w:rPr>
        <w:t>performed</w:t>
      </w:r>
      <w:r w:rsidRPr="00505805">
        <w:rPr>
          <w:lang w:val="en-GB"/>
        </w:rPr>
        <w:t xml:space="preserve"> </w:t>
      </w:r>
      <w:r w:rsidR="00505805" w:rsidRPr="00505805">
        <w:rPr>
          <w:lang w:val="en-GB"/>
        </w:rPr>
        <w:t>are i</w:t>
      </w:r>
      <w:r w:rsidR="00505805">
        <w:rPr>
          <w:lang w:val="en-GB"/>
        </w:rPr>
        <w:t>n the directories “results” and “</w:t>
      </w:r>
      <w:proofErr w:type="spellStart"/>
      <w:r w:rsidR="00505805">
        <w:rPr>
          <w:lang w:val="en-GB"/>
        </w:rPr>
        <w:t>results_rel_error</w:t>
      </w:r>
      <w:proofErr w:type="spellEnd"/>
      <w:r w:rsidR="00505805">
        <w:rPr>
          <w:lang w:val="en-GB"/>
        </w:rPr>
        <w:t>”.</w:t>
      </w:r>
    </w:p>
    <w:p w14:paraId="5079FAE4" w14:textId="44C288F0" w:rsidR="00FF25D9" w:rsidRDefault="00FF25D9" w:rsidP="00272492">
      <w:pPr>
        <w:pStyle w:val="Heading2"/>
        <w:numPr>
          <w:ilvl w:val="0"/>
          <w:numId w:val="2"/>
        </w:numPr>
        <w:rPr>
          <w:lang w:val="en-GB"/>
        </w:rPr>
      </w:pPr>
      <w:r>
        <w:rPr>
          <w:lang w:val="en-GB"/>
        </w:rPr>
        <w:t>Execution Time Analysis</w:t>
      </w:r>
    </w:p>
    <w:p w14:paraId="2E104F25" w14:textId="39FB3F75" w:rsidR="00751174" w:rsidRDefault="005B5220" w:rsidP="00751174">
      <w:pPr>
        <w:rPr>
          <w:lang w:val="en-GB"/>
        </w:rPr>
      </w:pPr>
      <w:r>
        <w:rPr>
          <w:lang w:val="en-GB"/>
        </w:rPr>
        <w:t xml:space="preserve">The analysis </w:t>
      </w:r>
      <w:r w:rsidR="00F03818">
        <w:rPr>
          <w:lang w:val="en-GB"/>
        </w:rPr>
        <w:t>regarding the execution time</w:t>
      </w:r>
      <w:r w:rsidR="0041423F">
        <w:rPr>
          <w:lang w:val="en-GB"/>
        </w:rPr>
        <w:t xml:space="preserve"> is </w:t>
      </w:r>
      <w:r w:rsidR="007B2D3A">
        <w:rPr>
          <w:lang w:val="en-GB"/>
        </w:rPr>
        <w:t>given in seconds</w:t>
      </w:r>
      <w:r w:rsidR="00F03818">
        <w:rPr>
          <w:lang w:val="en-GB"/>
        </w:rPr>
        <w:t xml:space="preserve"> </w:t>
      </w:r>
      <w:r w:rsidR="0041423F">
        <w:rPr>
          <w:lang w:val="en-GB"/>
        </w:rPr>
        <w:t xml:space="preserve">is </w:t>
      </w:r>
      <w:r w:rsidR="00F03818">
        <w:rPr>
          <w:lang w:val="en-GB"/>
        </w:rPr>
        <w:t>in the bellow image</w:t>
      </w:r>
      <w:r w:rsidR="007B2D3A">
        <w:rPr>
          <w:lang w:val="en-GB"/>
        </w:rPr>
        <w:t>.</w:t>
      </w:r>
    </w:p>
    <w:p w14:paraId="5A69E272" w14:textId="749CA044" w:rsidR="00FF3D4A" w:rsidRDefault="00CC34E0" w:rsidP="00751174">
      <w:pPr>
        <w:rPr>
          <w:lang w:val="en-GB"/>
        </w:rPr>
      </w:pPr>
      <w:r>
        <w:rPr>
          <w:lang w:val="en-GB"/>
        </w:rPr>
        <w:t>The image has exact count, space sa</w:t>
      </w:r>
      <w:r w:rsidR="005361CD">
        <w:rPr>
          <w:lang w:val="en-GB"/>
        </w:rPr>
        <w:t>ving count 10, 25, 50, 70.</w:t>
      </w:r>
      <w:r w:rsidR="005606A4">
        <w:rPr>
          <w:lang w:val="en-GB"/>
        </w:rPr>
        <w:t xml:space="preserve"> It’s analysed</w:t>
      </w:r>
      <w:r w:rsidR="003E0448">
        <w:rPr>
          <w:lang w:val="en-GB"/>
        </w:rPr>
        <w:t xml:space="preserve"> for all books, shown above</w:t>
      </w:r>
      <w:r w:rsidR="00EA4FAF">
        <w:rPr>
          <w:lang w:val="en-GB"/>
        </w:rPr>
        <w:t>. The time of execution of the counter exact is smaller than space saving counter. In space saving count when the k grown, the time also grown.</w:t>
      </w:r>
      <w:r w:rsidR="00DE2048">
        <w:rPr>
          <w:lang w:val="en-GB"/>
        </w:rPr>
        <w:t xml:space="preserve"> This information is written to a file called “</w:t>
      </w:r>
      <w:r w:rsidR="00DE2048" w:rsidRPr="00DE2048">
        <w:rPr>
          <w:i/>
          <w:iCs/>
          <w:lang w:val="en-GB"/>
        </w:rPr>
        <w:t>results_time.csv</w:t>
      </w:r>
      <w:r w:rsidR="00DE2048">
        <w:rPr>
          <w:lang w:val="en-GB"/>
        </w:rPr>
        <w:t>” and to an image, for visuals proposals, called “</w:t>
      </w:r>
      <w:r w:rsidR="00DE2048" w:rsidRPr="00DE2EFA">
        <w:rPr>
          <w:i/>
          <w:iCs/>
          <w:lang w:val="en-GB"/>
        </w:rPr>
        <w:t>results_time.png</w:t>
      </w:r>
      <w:r w:rsidR="00DE2048">
        <w:rPr>
          <w:lang w:val="en-GB"/>
        </w:rPr>
        <w:t xml:space="preserve">”, in each execution of program. </w:t>
      </w:r>
    </w:p>
    <w:p w14:paraId="61CB0224" w14:textId="4A1C1878" w:rsidR="005606A4" w:rsidRDefault="005606A4" w:rsidP="005606A4">
      <w:pPr>
        <w:ind w:firstLine="0"/>
        <w:rPr>
          <w:lang w:val="en-GB"/>
        </w:rPr>
      </w:pPr>
    </w:p>
    <w:p w14:paraId="5FB2AD14" w14:textId="13054A9F" w:rsidR="005606A4" w:rsidRPr="005606A4" w:rsidRDefault="005606A4" w:rsidP="005606A4">
      <w:pPr>
        <w:numPr>
          <w:ilvl w:val="0"/>
          <w:numId w:val="6"/>
        </w:numPr>
        <w:rPr>
          <w:i/>
          <w:iCs/>
          <w:lang w:val="en-GB"/>
        </w:rPr>
      </w:pPr>
      <w:r w:rsidRPr="005606A4">
        <w:rPr>
          <w:i/>
          <w:iCs/>
          <w:lang w:val="en-GB"/>
        </w:rPr>
        <w:t>The Bible.</w:t>
      </w:r>
    </w:p>
    <w:p w14:paraId="61534849" w14:textId="4E0FFF55" w:rsidR="005606A4" w:rsidRDefault="003F4455" w:rsidP="005606A4">
      <w:pPr>
        <w:rPr>
          <w:noProof/>
          <w:lang w:val="en-GB"/>
        </w:rPr>
      </w:pPr>
      <w:r>
        <w:rPr>
          <w:noProof/>
          <w:lang w:val="en-GB"/>
        </w:rPr>
        <w:pict w14:anchorId="14AD0E73">
          <v:shape id="_x0000_i1028" type="#_x0000_t75" style="width:235pt;height:128.5pt;visibility:visible;mso-wrap-style:square">
            <v:imagedata r:id="rId17" o:title=""/>
          </v:shape>
        </w:pict>
      </w:r>
    </w:p>
    <w:p w14:paraId="2283499E" w14:textId="3A351B00" w:rsidR="00EA4FAF" w:rsidRPr="00EA4FAF" w:rsidRDefault="00EA4FAF" w:rsidP="00EA4FAF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4</w:t>
      </w:r>
      <w:r w:rsidRPr="009132C0">
        <w:rPr>
          <w:sz w:val="16"/>
          <w:szCs w:val="16"/>
          <w:lang w:val="en-GB"/>
        </w:rPr>
        <w:t xml:space="preserve"> - Execution Time</w:t>
      </w:r>
      <w:r w:rsidR="00FE1633">
        <w:rPr>
          <w:sz w:val="16"/>
          <w:szCs w:val="16"/>
          <w:lang w:val="en-GB"/>
        </w:rPr>
        <w:t xml:space="preserve"> – </w:t>
      </w:r>
      <w:r>
        <w:rPr>
          <w:sz w:val="16"/>
          <w:szCs w:val="16"/>
          <w:lang w:val="en-GB"/>
        </w:rPr>
        <w:t>The bible</w:t>
      </w:r>
    </w:p>
    <w:p w14:paraId="1D0DFC8D" w14:textId="77777777" w:rsidR="00EA4FAF" w:rsidRDefault="00EA4FAF" w:rsidP="005606A4">
      <w:pPr>
        <w:rPr>
          <w:lang w:val="en-GB"/>
        </w:rPr>
      </w:pPr>
    </w:p>
    <w:p w14:paraId="0FB7B826" w14:textId="77777777" w:rsidR="00A61309" w:rsidRDefault="00A61309" w:rsidP="005606A4">
      <w:pPr>
        <w:rPr>
          <w:lang w:val="en-GB"/>
        </w:rPr>
      </w:pPr>
    </w:p>
    <w:p w14:paraId="6D886893" w14:textId="77777777" w:rsidR="00A61309" w:rsidRDefault="00A61309" w:rsidP="005606A4">
      <w:pPr>
        <w:rPr>
          <w:lang w:val="en-GB"/>
        </w:rPr>
      </w:pPr>
    </w:p>
    <w:p w14:paraId="77619820" w14:textId="77777777" w:rsidR="00A61309" w:rsidRDefault="00A61309" w:rsidP="005606A4">
      <w:pPr>
        <w:rPr>
          <w:lang w:val="en-GB"/>
        </w:rPr>
      </w:pPr>
    </w:p>
    <w:p w14:paraId="418FFC86" w14:textId="77777777" w:rsidR="00A61309" w:rsidRDefault="00A61309" w:rsidP="005606A4">
      <w:pPr>
        <w:rPr>
          <w:lang w:val="en-GB"/>
        </w:rPr>
      </w:pPr>
    </w:p>
    <w:p w14:paraId="25478932" w14:textId="77777777" w:rsidR="00A61309" w:rsidRDefault="00A61309" w:rsidP="005606A4">
      <w:pPr>
        <w:rPr>
          <w:lang w:val="en-GB"/>
        </w:rPr>
      </w:pPr>
    </w:p>
    <w:p w14:paraId="40FED5FC" w14:textId="77777777" w:rsidR="00A61309" w:rsidRDefault="00A61309" w:rsidP="005606A4">
      <w:pPr>
        <w:rPr>
          <w:lang w:val="en-GB"/>
        </w:rPr>
      </w:pPr>
    </w:p>
    <w:p w14:paraId="1861D3C6" w14:textId="77777777" w:rsidR="00A61309" w:rsidRDefault="00A61309" w:rsidP="005606A4">
      <w:pPr>
        <w:rPr>
          <w:lang w:val="en-GB"/>
        </w:rPr>
      </w:pPr>
    </w:p>
    <w:p w14:paraId="11163417" w14:textId="77777777" w:rsidR="00A61309" w:rsidRDefault="00A61309" w:rsidP="005606A4">
      <w:pPr>
        <w:rPr>
          <w:lang w:val="en-GB"/>
        </w:rPr>
      </w:pPr>
    </w:p>
    <w:p w14:paraId="71ED6FF1" w14:textId="77777777" w:rsidR="00A61309" w:rsidRDefault="00A61309" w:rsidP="005606A4">
      <w:pPr>
        <w:rPr>
          <w:lang w:val="en-GB"/>
        </w:rPr>
      </w:pPr>
    </w:p>
    <w:p w14:paraId="5563B139" w14:textId="77777777" w:rsidR="00A61309" w:rsidRDefault="00A61309" w:rsidP="005606A4">
      <w:pPr>
        <w:rPr>
          <w:lang w:val="en-GB"/>
        </w:rPr>
      </w:pPr>
    </w:p>
    <w:p w14:paraId="527B7BFD" w14:textId="77777777" w:rsidR="00A61309" w:rsidRDefault="00A61309" w:rsidP="005606A4">
      <w:pPr>
        <w:rPr>
          <w:lang w:val="en-GB"/>
        </w:rPr>
      </w:pPr>
    </w:p>
    <w:p w14:paraId="48C08547" w14:textId="110E3929" w:rsidR="003E0448" w:rsidRPr="00EA4FAF" w:rsidRDefault="005606A4" w:rsidP="00EA4FAF">
      <w:pPr>
        <w:numPr>
          <w:ilvl w:val="0"/>
          <w:numId w:val="6"/>
        </w:numPr>
        <w:rPr>
          <w:i/>
          <w:iCs/>
          <w:lang w:val="en-GB"/>
        </w:rPr>
      </w:pPr>
      <w:r w:rsidRPr="005606A4">
        <w:rPr>
          <w:i/>
          <w:iCs/>
          <w:lang w:val="en-GB"/>
        </w:rPr>
        <w:t>Don Quixote.</w:t>
      </w:r>
    </w:p>
    <w:p w14:paraId="1D5E4AE9" w14:textId="77777777" w:rsidR="003E0448" w:rsidRPr="00751174" w:rsidRDefault="003E0448" w:rsidP="00751174">
      <w:pPr>
        <w:rPr>
          <w:lang w:val="en-GB"/>
        </w:rPr>
      </w:pPr>
    </w:p>
    <w:p w14:paraId="3B84F7F0" w14:textId="70D3F850" w:rsidR="004E557E" w:rsidRPr="00000D2A" w:rsidRDefault="003F4455" w:rsidP="00596976">
      <w:pPr>
        <w:rPr>
          <w:lang w:val="en-GB"/>
        </w:rPr>
      </w:pPr>
      <w:r>
        <w:rPr>
          <w:noProof/>
          <w:lang w:val="en-GB"/>
        </w:rPr>
        <w:pict w14:anchorId="43A1FF8A">
          <v:shape id="Picture 1" o:spid="_x0000_i1029" type="#_x0000_t75" style="width:235pt;height:123pt;visibility:visible;mso-wrap-style:square">
            <v:imagedata r:id="rId18" o:title=""/>
          </v:shape>
        </w:pict>
      </w:r>
    </w:p>
    <w:p w14:paraId="434A79F4" w14:textId="7E63DA90" w:rsidR="00596976" w:rsidRPr="00985625" w:rsidRDefault="004E557E" w:rsidP="00985625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>Figur</w:t>
      </w:r>
      <w:r w:rsidR="00CD482A" w:rsidRPr="009132C0">
        <w:rPr>
          <w:sz w:val="16"/>
          <w:szCs w:val="16"/>
          <w:lang w:val="en-GB"/>
        </w:rPr>
        <w:t>e</w:t>
      </w:r>
      <w:r w:rsidRPr="009132C0">
        <w:rPr>
          <w:sz w:val="16"/>
          <w:szCs w:val="16"/>
          <w:lang w:val="en-GB"/>
        </w:rPr>
        <w:t xml:space="preserve"> </w:t>
      </w:r>
      <w:r w:rsidR="00B84268">
        <w:rPr>
          <w:sz w:val="16"/>
          <w:szCs w:val="16"/>
          <w:lang w:val="en-GB"/>
        </w:rPr>
        <w:t>5</w:t>
      </w:r>
      <w:r w:rsidRPr="009132C0">
        <w:rPr>
          <w:sz w:val="16"/>
          <w:szCs w:val="16"/>
          <w:lang w:val="en-GB"/>
        </w:rPr>
        <w:t xml:space="preserve"> - Execution Time</w:t>
      </w:r>
      <w:r w:rsidR="00FE1633">
        <w:rPr>
          <w:sz w:val="16"/>
          <w:szCs w:val="16"/>
          <w:lang w:val="en-GB"/>
        </w:rPr>
        <w:t xml:space="preserve"> – </w:t>
      </w:r>
      <w:r w:rsidR="00697F49">
        <w:rPr>
          <w:sz w:val="16"/>
          <w:szCs w:val="16"/>
          <w:lang w:val="en-GB"/>
        </w:rPr>
        <w:t xml:space="preserve">Don </w:t>
      </w:r>
      <w:r w:rsidR="00EA4FAF">
        <w:rPr>
          <w:sz w:val="16"/>
          <w:szCs w:val="16"/>
          <w:lang w:val="en-GB"/>
        </w:rPr>
        <w:t>Quixote</w:t>
      </w:r>
    </w:p>
    <w:p w14:paraId="7D29DB16" w14:textId="2460225F" w:rsidR="00375DDC" w:rsidRPr="00DF0CFD" w:rsidRDefault="009543E2" w:rsidP="009543E2">
      <w:pPr>
        <w:numPr>
          <w:ilvl w:val="0"/>
          <w:numId w:val="6"/>
        </w:numPr>
        <w:rPr>
          <w:i/>
          <w:iCs/>
          <w:lang w:val="en-GB"/>
        </w:rPr>
      </w:pPr>
      <w:r w:rsidRPr="00DF0CFD">
        <w:rPr>
          <w:i/>
          <w:iCs/>
          <w:lang w:val="en-GB"/>
        </w:rPr>
        <w:t>Os Maias</w:t>
      </w:r>
    </w:p>
    <w:p w14:paraId="1A084AD4" w14:textId="200BA0A0" w:rsidR="009C2C8B" w:rsidRDefault="00FE1633" w:rsidP="00EA5E69">
      <w:pPr>
        <w:jc w:val="center"/>
        <w:rPr>
          <w:noProof/>
          <w:lang w:val="en-GB"/>
        </w:rPr>
      </w:pPr>
      <w:r w:rsidRPr="00FE1633">
        <w:rPr>
          <w:noProof/>
          <w:lang w:val="en-GB"/>
        </w:rPr>
        <w:pict w14:anchorId="7AD387BF">
          <v:shape id="_x0000_i1057" type="#_x0000_t75" style="width:235.5pt;height:127pt;visibility:visible;mso-wrap-style:square">
            <v:imagedata r:id="rId19" o:title=""/>
          </v:shape>
        </w:pict>
      </w:r>
    </w:p>
    <w:p w14:paraId="6809B183" w14:textId="07987241" w:rsidR="00FE1633" w:rsidRPr="00985625" w:rsidRDefault="00FE1633" w:rsidP="00FE1633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6</w:t>
      </w:r>
      <w:r w:rsidRPr="009132C0">
        <w:rPr>
          <w:sz w:val="16"/>
          <w:szCs w:val="16"/>
          <w:lang w:val="en-GB"/>
        </w:rPr>
        <w:t xml:space="preserve"> - Execution Time</w:t>
      </w:r>
      <w:r>
        <w:rPr>
          <w:sz w:val="16"/>
          <w:szCs w:val="16"/>
          <w:lang w:val="en-GB"/>
        </w:rPr>
        <w:t xml:space="preserve"> – </w:t>
      </w:r>
      <w:r>
        <w:rPr>
          <w:sz w:val="16"/>
          <w:szCs w:val="16"/>
          <w:lang w:val="en-GB"/>
        </w:rPr>
        <w:t>Os Maias</w:t>
      </w:r>
    </w:p>
    <w:p w14:paraId="12388F52" w14:textId="77777777" w:rsidR="002B3A55" w:rsidRDefault="002B3A55" w:rsidP="00A61309">
      <w:pPr>
        <w:ind w:firstLine="0"/>
        <w:rPr>
          <w:lang w:val="en-GB"/>
        </w:rPr>
      </w:pPr>
    </w:p>
    <w:p w14:paraId="2AC07AE6" w14:textId="77777777" w:rsidR="00E5110A" w:rsidRDefault="00E5110A" w:rsidP="006C29E1">
      <w:pPr>
        <w:rPr>
          <w:lang w:val="en-GB"/>
        </w:rPr>
      </w:pPr>
    </w:p>
    <w:p w14:paraId="25DD231A" w14:textId="15D071CA" w:rsidR="00735154" w:rsidRDefault="002B3A55" w:rsidP="009543E2">
      <w:pPr>
        <w:numPr>
          <w:ilvl w:val="0"/>
          <w:numId w:val="2"/>
        </w:numPr>
        <w:rPr>
          <w:i/>
          <w:iCs/>
          <w:lang w:val="en-GB"/>
        </w:rPr>
      </w:pPr>
      <w:r>
        <w:rPr>
          <w:i/>
          <w:iCs/>
          <w:lang w:val="en-GB"/>
        </w:rPr>
        <w:t>Relative Error</w:t>
      </w:r>
    </w:p>
    <w:p w14:paraId="6C0ED6CB" w14:textId="77777777" w:rsidR="00EB3821" w:rsidRDefault="00EB3821" w:rsidP="00EB3821">
      <w:pPr>
        <w:rPr>
          <w:i/>
          <w:iCs/>
          <w:lang w:val="en-GB"/>
        </w:rPr>
      </w:pPr>
    </w:p>
    <w:p w14:paraId="0ED01188" w14:textId="628F932E" w:rsidR="002B3A55" w:rsidRDefault="008221AE" w:rsidP="008221AE">
      <w:pPr>
        <w:ind w:left="360" w:firstLine="0"/>
        <w:rPr>
          <w:i/>
          <w:iCs/>
          <w:lang w:val="en-GB"/>
        </w:rPr>
      </w:pPr>
      <w:r w:rsidRPr="00FC22F5">
        <w:rPr>
          <w:lang w:val="en-GB"/>
        </w:rPr>
        <w:t>To calculate the relative error for the algorithm space saving count, I based on expression of</w:t>
      </w:r>
      <w:r>
        <w:rPr>
          <w:i/>
          <w:iCs/>
          <w:lang w:val="en-GB"/>
        </w:rPr>
        <w:t xml:space="preserve"> </w:t>
      </w:r>
      <w:r w:rsidR="00FC22F5">
        <w:rPr>
          <w:i/>
          <w:iCs/>
          <w:lang w:val="en-GB"/>
        </w:rPr>
        <w:t>[2]</w:t>
      </w:r>
    </w:p>
    <w:p w14:paraId="5DE82564" w14:textId="3E39B0B8" w:rsidR="00C30960" w:rsidRDefault="00C30960" w:rsidP="008221AE">
      <w:pPr>
        <w:ind w:left="360" w:firstLine="0"/>
        <w:rPr>
          <w:i/>
          <w:iCs/>
          <w:lang w:val="en-GB"/>
        </w:rPr>
      </w:pPr>
      <w:r>
        <w:rPr>
          <w:i/>
          <w:iCs/>
          <w:lang w:val="en-GB"/>
        </w:rPr>
        <w:t>|</w:t>
      </w:r>
      <w:proofErr w:type="spellStart"/>
      <w:r>
        <w:rPr>
          <w:i/>
          <w:iCs/>
          <w:lang w:val="en-GB"/>
        </w:rPr>
        <w:t>exact_counter</w:t>
      </w:r>
      <w:proofErr w:type="spellEnd"/>
      <w:r>
        <w:rPr>
          <w:i/>
          <w:iCs/>
          <w:lang w:val="en-GB"/>
        </w:rPr>
        <w:t xml:space="preserve"> – </w:t>
      </w:r>
      <w:proofErr w:type="spellStart"/>
      <w:r>
        <w:rPr>
          <w:i/>
          <w:iCs/>
          <w:lang w:val="en-GB"/>
        </w:rPr>
        <w:t>ssc_counter</w:t>
      </w:r>
      <w:proofErr w:type="spellEnd"/>
      <w:r>
        <w:rPr>
          <w:i/>
          <w:iCs/>
          <w:lang w:val="en-GB"/>
        </w:rPr>
        <w:t xml:space="preserve"> |/</w:t>
      </w:r>
      <w:proofErr w:type="spellStart"/>
      <w:r>
        <w:rPr>
          <w:i/>
          <w:iCs/>
          <w:lang w:val="en-GB"/>
        </w:rPr>
        <w:t>exact_counter</w:t>
      </w:r>
      <w:proofErr w:type="spellEnd"/>
      <w:r>
        <w:rPr>
          <w:i/>
          <w:iCs/>
          <w:lang w:val="en-GB"/>
        </w:rPr>
        <w:t xml:space="preserve"> * 100</w:t>
      </w:r>
    </w:p>
    <w:p w14:paraId="34CBE83F" w14:textId="1E95294E" w:rsidR="00DF0CFD" w:rsidRPr="007A7A3B" w:rsidRDefault="00D15B75" w:rsidP="00D15B75">
      <w:pPr>
        <w:rPr>
          <w:lang w:val="en-GB"/>
        </w:rPr>
      </w:pPr>
      <w:r>
        <w:rPr>
          <w:i/>
          <w:iCs/>
          <w:lang w:val="en-GB"/>
        </w:rPr>
        <w:t xml:space="preserve">     </w:t>
      </w:r>
      <w:r w:rsidRPr="00FC22F5">
        <w:rPr>
          <w:lang w:val="en-GB"/>
        </w:rPr>
        <w:t>This information is written to a file called</w:t>
      </w:r>
      <w:r>
        <w:rPr>
          <w:i/>
          <w:iCs/>
          <w:lang w:val="en-GB"/>
        </w:rPr>
        <w:t xml:space="preserve"> “</w:t>
      </w:r>
      <w:r w:rsidR="00D81020">
        <w:rPr>
          <w:i/>
          <w:iCs/>
          <w:lang w:val="en-GB"/>
        </w:rPr>
        <w:t>results_rel_error.cs</w:t>
      </w:r>
      <w:r w:rsidR="00DE2048">
        <w:rPr>
          <w:i/>
          <w:iCs/>
          <w:lang w:val="en-GB"/>
        </w:rPr>
        <w:t>v</w:t>
      </w:r>
      <w:r w:rsidR="00D81020">
        <w:rPr>
          <w:i/>
          <w:iCs/>
          <w:lang w:val="en-GB"/>
        </w:rPr>
        <w:t xml:space="preserve">” </w:t>
      </w:r>
      <w:r w:rsidR="00D81020" w:rsidRPr="00EB3821">
        <w:rPr>
          <w:lang w:val="en-GB"/>
        </w:rPr>
        <w:t>in each execution of program</w:t>
      </w:r>
      <w:r w:rsidR="00DE2048">
        <w:rPr>
          <w:i/>
          <w:iCs/>
          <w:lang w:val="en-GB"/>
        </w:rPr>
        <w:t>.</w:t>
      </w:r>
      <w:r w:rsidR="007A7A3B">
        <w:rPr>
          <w:i/>
          <w:iCs/>
          <w:lang w:val="en-GB"/>
        </w:rPr>
        <w:t xml:space="preserve"> </w:t>
      </w:r>
      <w:r w:rsidR="007A7A3B">
        <w:rPr>
          <w:lang w:val="en-GB"/>
        </w:rPr>
        <w:t xml:space="preserve">To visualize the </w:t>
      </w:r>
      <w:r w:rsidR="0054019B">
        <w:rPr>
          <w:lang w:val="en-GB"/>
        </w:rPr>
        <w:t>information,</w:t>
      </w:r>
      <w:r w:rsidR="007A7A3B">
        <w:rPr>
          <w:lang w:val="en-GB"/>
        </w:rPr>
        <w:t xml:space="preserve"> it’s created a directory called “</w:t>
      </w:r>
      <w:proofErr w:type="spellStart"/>
      <w:r w:rsidR="007A7A3B">
        <w:rPr>
          <w:lang w:val="en-GB"/>
        </w:rPr>
        <w:t>results_rel_error</w:t>
      </w:r>
      <w:proofErr w:type="spellEnd"/>
      <w:r w:rsidR="007A7A3B">
        <w:rPr>
          <w:lang w:val="en-GB"/>
        </w:rPr>
        <w:t>” that contains each k chosen</w:t>
      </w:r>
      <w:r w:rsidR="0054019B">
        <w:rPr>
          <w:lang w:val="en-GB"/>
        </w:rPr>
        <w:t xml:space="preserve">. </w:t>
      </w:r>
      <w:r w:rsidR="00313B42">
        <w:rPr>
          <w:lang w:val="en-GB"/>
        </w:rPr>
        <w:t>Since</w:t>
      </w:r>
      <w:r w:rsidR="00125EEB">
        <w:rPr>
          <w:lang w:val="en-GB"/>
        </w:rPr>
        <w:t xml:space="preserve"> the k=10 is the k that haves least words, I will evaluate </w:t>
      </w:r>
      <w:r w:rsidR="00313B42">
        <w:rPr>
          <w:lang w:val="en-GB"/>
        </w:rPr>
        <w:t xml:space="preserve">in each book. </w:t>
      </w:r>
      <w:r w:rsidR="00AB3DF2">
        <w:rPr>
          <w:lang w:val="en-GB"/>
        </w:rPr>
        <w:t xml:space="preserve"> </w:t>
      </w:r>
      <w:r w:rsidR="00026EB4">
        <w:rPr>
          <w:lang w:val="en-GB"/>
        </w:rPr>
        <w:t xml:space="preserve">Regarding the values, it’s shown that the most frequent words have bigger error than the others. </w:t>
      </w:r>
    </w:p>
    <w:p w14:paraId="3C21EB59" w14:textId="77777777" w:rsidR="00C30960" w:rsidRDefault="00C30960" w:rsidP="002B3A55">
      <w:pPr>
        <w:ind w:left="720" w:firstLine="0"/>
        <w:rPr>
          <w:i/>
          <w:iCs/>
          <w:lang w:val="en-GB"/>
        </w:rPr>
      </w:pPr>
    </w:p>
    <w:p w14:paraId="135F19A4" w14:textId="18F8E8F5" w:rsidR="00250D07" w:rsidRPr="00B07DCA" w:rsidRDefault="00DF0CFD" w:rsidP="00B07DCA">
      <w:pPr>
        <w:numPr>
          <w:ilvl w:val="0"/>
          <w:numId w:val="7"/>
        </w:numPr>
        <w:rPr>
          <w:i/>
          <w:iCs/>
          <w:lang w:val="en-GB"/>
        </w:rPr>
      </w:pPr>
      <w:r>
        <w:rPr>
          <w:i/>
          <w:iCs/>
          <w:lang w:val="en-GB"/>
        </w:rPr>
        <w:t>The Bible</w:t>
      </w:r>
    </w:p>
    <w:p w14:paraId="79C52645" w14:textId="1B9DE1B7" w:rsidR="00DF0CFD" w:rsidRDefault="00961DD8" w:rsidP="00321623">
      <w:pPr>
        <w:rPr>
          <w:noProof/>
          <w:lang w:val="en-GB"/>
        </w:rPr>
      </w:pPr>
      <w:r w:rsidRPr="00961DD8">
        <w:rPr>
          <w:noProof/>
          <w:lang w:val="en-GB"/>
        </w:rPr>
        <w:pict w14:anchorId="439A9048">
          <v:shape id="_x0000_i1035" type="#_x0000_t75" style="width:235.5pt;height:67pt;visibility:visible;mso-wrap-style:square">
            <v:imagedata r:id="rId20" o:title=""/>
          </v:shape>
        </w:pict>
      </w:r>
    </w:p>
    <w:p w14:paraId="1B45A873" w14:textId="012C25E1" w:rsidR="00FE1633" w:rsidRPr="00985625" w:rsidRDefault="00FE1633" w:rsidP="00FE1633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7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Bar Chart Relative Error – The Bible</w:t>
      </w:r>
    </w:p>
    <w:p w14:paraId="14A3792D" w14:textId="77777777" w:rsidR="00C36379" w:rsidRDefault="00C36379" w:rsidP="00FE1633">
      <w:pPr>
        <w:ind w:firstLine="0"/>
        <w:rPr>
          <w:i/>
          <w:noProof/>
          <w:lang w:val="en-GB"/>
        </w:rPr>
      </w:pPr>
    </w:p>
    <w:p w14:paraId="3183D0D0" w14:textId="4F40B4A2" w:rsidR="00125EEB" w:rsidRDefault="00997CA7" w:rsidP="00997CA7">
      <w:pPr>
        <w:jc w:val="center"/>
        <w:rPr>
          <w:i/>
          <w:noProof/>
          <w:lang w:val="en-GB"/>
        </w:rPr>
      </w:pPr>
      <w:r w:rsidRPr="00997CA7">
        <w:rPr>
          <w:i/>
          <w:noProof/>
          <w:lang w:val="en-GB"/>
        </w:rPr>
        <w:lastRenderedPageBreak/>
        <w:pict w14:anchorId="5C58A1B6">
          <v:shape id="_x0000_i1062" type="#_x0000_t75" style="width:116pt;height:117pt;visibility:visible;mso-wrap-style:square">
            <v:imagedata r:id="rId21" o:title=""/>
          </v:shape>
        </w:pict>
      </w:r>
    </w:p>
    <w:p w14:paraId="029E5F43" w14:textId="04ED37A9" w:rsidR="00FE1633" w:rsidRPr="00985625" w:rsidRDefault="00FE1633" w:rsidP="00FE1633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8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>
        <w:rPr>
          <w:sz w:val="16"/>
          <w:szCs w:val="16"/>
          <w:lang w:val="en-GB"/>
        </w:rPr>
        <w:t xml:space="preserve"> Values of </w:t>
      </w:r>
      <w:r>
        <w:rPr>
          <w:sz w:val="16"/>
          <w:szCs w:val="16"/>
          <w:lang w:val="en-GB"/>
        </w:rPr>
        <w:t>Relative Error – The Bible</w:t>
      </w:r>
    </w:p>
    <w:p w14:paraId="017C0744" w14:textId="4DFF7B6B" w:rsidR="00FE1633" w:rsidRDefault="00FE1633" w:rsidP="00997CA7">
      <w:pPr>
        <w:jc w:val="center"/>
        <w:rPr>
          <w:i/>
          <w:iCs/>
          <w:lang w:val="en-GB"/>
        </w:rPr>
      </w:pPr>
    </w:p>
    <w:p w14:paraId="6C5A598D" w14:textId="77777777" w:rsidR="00DF0CFD" w:rsidRDefault="00DF0CFD" w:rsidP="00DF0CFD">
      <w:pPr>
        <w:rPr>
          <w:i/>
          <w:iCs/>
          <w:lang w:val="en-GB"/>
        </w:rPr>
      </w:pPr>
    </w:p>
    <w:p w14:paraId="36DF4274" w14:textId="15D1A16A" w:rsidR="00DF0CFD" w:rsidRDefault="00DF0CFD" w:rsidP="00DF0CFD">
      <w:pPr>
        <w:numPr>
          <w:ilvl w:val="0"/>
          <w:numId w:val="7"/>
        </w:numPr>
        <w:rPr>
          <w:i/>
          <w:iCs/>
          <w:lang w:val="en-GB"/>
        </w:rPr>
      </w:pPr>
      <w:r>
        <w:rPr>
          <w:i/>
          <w:iCs/>
          <w:lang w:val="en-GB"/>
        </w:rPr>
        <w:t>Don Quixote</w:t>
      </w:r>
    </w:p>
    <w:p w14:paraId="7693DEE5" w14:textId="33E93995" w:rsidR="00C36379" w:rsidRDefault="00FB76AF" w:rsidP="00321623">
      <w:pPr>
        <w:rPr>
          <w:noProof/>
          <w:lang w:val="en-GB"/>
        </w:rPr>
      </w:pPr>
      <w:r w:rsidRPr="00FB76AF">
        <w:rPr>
          <w:noProof/>
          <w:lang w:val="en-GB"/>
        </w:rPr>
        <w:pict w14:anchorId="781AB6F1">
          <v:shape id="_x0000_i1043" type="#_x0000_t75" style="width:235pt;height:69.5pt;visibility:visible;mso-wrap-style:square">
            <v:imagedata r:id="rId22" o:title=""/>
          </v:shape>
        </w:pict>
      </w:r>
    </w:p>
    <w:p w14:paraId="5FD8BB47" w14:textId="72DCF877" w:rsidR="00FE1633" w:rsidRPr="00985625" w:rsidRDefault="00FE1633" w:rsidP="00FE1633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9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 xml:space="preserve">Bar Chart Relative Error – </w:t>
      </w:r>
      <w:r>
        <w:rPr>
          <w:sz w:val="16"/>
          <w:szCs w:val="16"/>
          <w:lang w:val="en-GB"/>
        </w:rPr>
        <w:t>Don Quixote</w:t>
      </w:r>
    </w:p>
    <w:p w14:paraId="6C5A50C0" w14:textId="77777777" w:rsidR="00FE1633" w:rsidRDefault="00FE1633" w:rsidP="00321623">
      <w:pPr>
        <w:rPr>
          <w:iCs/>
          <w:lang w:val="en-GB"/>
        </w:rPr>
      </w:pPr>
    </w:p>
    <w:p w14:paraId="6993A0F4" w14:textId="03ADF4CB" w:rsidR="00C36379" w:rsidRDefault="000C1C8B" w:rsidP="000C1C8B">
      <w:pPr>
        <w:jc w:val="center"/>
        <w:rPr>
          <w:i/>
          <w:noProof/>
          <w:lang w:val="en-GB"/>
        </w:rPr>
      </w:pPr>
      <w:r w:rsidRPr="000C1C8B">
        <w:rPr>
          <w:i/>
          <w:noProof/>
          <w:lang w:val="en-GB"/>
        </w:rPr>
        <w:pict w14:anchorId="57B2DBFA">
          <v:shape id="_x0000_i1044" type="#_x0000_t75" style="width:115pt;height:116.5pt;visibility:visible;mso-wrap-style:square">
            <v:imagedata r:id="rId23" o:title=""/>
          </v:shape>
        </w:pict>
      </w:r>
    </w:p>
    <w:p w14:paraId="6423A608" w14:textId="2B0F11AB" w:rsidR="00FE1633" w:rsidRPr="00985625" w:rsidRDefault="00FE1633" w:rsidP="00FE1633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10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 xml:space="preserve">– Values of Relative Error – </w:t>
      </w:r>
      <w:r>
        <w:rPr>
          <w:sz w:val="16"/>
          <w:szCs w:val="16"/>
          <w:lang w:val="en-GB"/>
        </w:rPr>
        <w:t>Don Quixote</w:t>
      </w:r>
    </w:p>
    <w:p w14:paraId="023128B4" w14:textId="77777777" w:rsidR="000C1C8B" w:rsidRDefault="000C1C8B" w:rsidP="00D53F11">
      <w:pPr>
        <w:ind w:firstLine="0"/>
        <w:rPr>
          <w:i/>
          <w:noProof/>
          <w:lang w:val="en-GB"/>
        </w:rPr>
      </w:pPr>
    </w:p>
    <w:p w14:paraId="34297DE3" w14:textId="77777777" w:rsidR="000C1C8B" w:rsidRDefault="000C1C8B" w:rsidP="000C1C8B">
      <w:pPr>
        <w:jc w:val="center"/>
        <w:rPr>
          <w:i/>
          <w:iCs/>
          <w:lang w:val="en-GB"/>
        </w:rPr>
      </w:pPr>
    </w:p>
    <w:p w14:paraId="73E547C6" w14:textId="6CD5DB73" w:rsidR="00DF0CFD" w:rsidRDefault="00DF0CFD" w:rsidP="00DF0CFD">
      <w:pPr>
        <w:numPr>
          <w:ilvl w:val="0"/>
          <w:numId w:val="7"/>
        </w:numPr>
        <w:rPr>
          <w:i/>
          <w:iCs/>
          <w:lang w:val="en-GB"/>
        </w:rPr>
      </w:pPr>
      <w:r>
        <w:rPr>
          <w:i/>
          <w:iCs/>
          <w:lang w:val="en-GB"/>
        </w:rPr>
        <w:t>OS Maias</w:t>
      </w:r>
    </w:p>
    <w:p w14:paraId="4AE1BA9C" w14:textId="77777777" w:rsidR="002B3A55" w:rsidRDefault="002B3A55" w:rsidP="002B3A55">
      <w:pPr>
        <w:ind w:left="720" w:firstLine="0"/>
        <w:rPr>
          <w:i/>
          <w:iCs/>
          <w:lang w:val="en-GB"/>
        </w:rPr>
      </w:pPr>
    </w:p>
    <w:p w14:paraId="35E2AB55" w14:textId="330B8C62" w:rsidR="00B36830" w:rsidRDefault="00321623" w:rsidP="002E3DDE">
      <w:pPr>
        <w:jc w:val="center"/>
        <w:rPr>
          <w:noProof/>
          <w:lang w:val="en-GB"/>
        </w:rPr>
      </w:pPr>
      <w:r w:rsidRPr="00321623">
        <w:rPr>
          <w:noProof/>
          <w:lang w:val="en-GB"/>
        </w:rPr>
        <w:pict w14:anchorId="760B8573">
          <v:shape id="_x0000_i1051" type="#_x0000_t75" style="width:235pt;height:67pt;visibility:visible;mso-wrap-style:square">
            <v:imagedata r:id="rId24" o:title=""/>
          </v:shape>
        </w:pict>
      </w:r>
    </w:p>
    <w:p w14:paraId="0A534DCC" w14:textId="24963CEB" w:rsidR="00D240DB" w:rsidRPr="00985625" w:rsidRDefault="00D240DB" w:rsidP="00D240DB">
      <w:pPr>
        <w:pStyle w:val="Caption"/>
        <w:jc w:val="center"/>
        <w:rPr>
          <w:noProof/>
          <w:sz w:val="16"/>
          <w:szCs w:val="16"/>
          <w:lang w:val="en-GB"/>
        </w:rPr>
      </w:pPr>
      <w:r>
        <w:rPr>
          <w:lang w:val="en-GB"/>
        </w:rPr>
        <w:tab/>
      </w:r>
      <w:r w:rsidRPr="009132C0">
        <w:rPr>
          <w:sz w:val="16"/>
          <w:szCs w:val="16"/>
          <w:lang w:val="en-GB"/>
        </w:rPr>
        <w:t xml:space="preserve">Figure </w:t>
      </w:r>
      <w:r w:rsidR="003730E2">
        <w:rPr>
          <w:sz w:val="16"/>
          <w:szCs w:val="16"/>
          <w:lang w:val="en-GB"/>
        </w:rPr>
        <w:t>11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 xml:space="preserve">Bar Chart Relative Error – </w:t>
      </w:r>
      <w:r>
        <w:rPr>
          <w:sz w:val="16"/>
          <w:szCs w:val="16"/>
          <w:lang w:val="en-GB"/>
        </w:rPr>
        <w:t>Os Maias</w:t>
      </w:r>
    </w:p>
    <w:p w14:paraId="28A549F3" w14:textId="38DC4481" w:rsidR="00D240DB" w:rsidRDefault="00D240DB" w:rsidP="00321623">
      <w:pPr>
        <w:rPr>
          <w:lang w:val="en-GB"/>
        </w:rPr>
      </w:pPr>
    </w:p>
    <w:p w14:paraId="2A89A111" w14:textId="6D0C07B0" w:rsidR="00DF0CFD" w:rsidRDefault="00B72AEF" w:rsidP="002E3DDE">
      <w:pPr>
        <w:ind w:left="720" w:firstLine="0"/>
        <w:jc w:val="center"/>
        <w:rPr>
          <w:i/>
          <w:noProof/>
          <w:lang w:val="en-GB"/>
        </w:rPr>
      </w:pPr>
      <w:r w:rsidRPr="00B72AEF">
        <w:rPr>
          <w:i/>
          <w:noProof/>
          <w:lang w:val="en-GB"/>
        </w:rPr>
        <w:pict w14:anchorId="3B815E50">
          <v:shape id="_x0000_i1055" type="#_x0000_t75" style="width:119pt;height:116.5pt;visibility:visible;mso-wrap-style:square">
            <v:imagedata r:id="rId25" o:title=""/>
          </v:shape>
        </w:pict>
      </w:r>
    </w:p>
    <w:p w14:paraId="36063EEF" w14:textId="5F380D81" w:rsidR="00D53F11" w:rsidRPr="00985625" w:rsidRDefault="00D53F11" w:rsidP="00D53F11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12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 xml:space="preserve">– Values of Relative Error – </w:t>
      </w:r>
      <w:r>
        <w:rPr>
          <w:sz w:val="16"/>
          <w:szCs w:val="16"/>
          <w:lang w:val="en-GB"/>
        </w:rPr>
        <w:t>Os Maias</w:t>
      </w:r>
    </w:p>
    <w:p w14:paraId="097058AB" w14:textId="77777777" w:rsidR="00D53F11" w:rsidRDefault="00D53F11" w:rsidP="002B3A55">
      <w:pPr>
        <w:ind w:left="720" w:firstLine="0"/>
        <w:rPr>
          <w:i/>
          <w:iCs/>
          <w:lang w:val="en-GB"/>
        </w:rPr>
      </w:pPr>
    </w:p>
    <w:p w14:paraId="2E959040" w14:textId="77777777" w:rsidR="002B3A55" w:rsidRDefault="002B3A55" w:rsidP="002B3A55">
      <w:pPr>
        <w:rPr>
          <w:i/>
          <w:iCs/>
          <w:lang w:val="en-GB"/>
        </w:rPr>
      </w:pPr>
    </w:p>
    <w:p w14:paraId="377CFF5A" w14:textId="77777777" w:rsidR="00A61309" w:rsidRDefault="00A61309" w:rsidP="002B3A55">
      <w:pPr>
        <w:rPr>
          <w:i/>
          <w:iCs/>
          <w:lang w:val="en-GB"/>
        </w:rPr>
      </w:pPr>
    </w:p>
    <w:p w14:paraId="324608DC" w14:textId="29CC2D1B" w:rsidR="002B3A55" w:rsidRDefault="002B3A55" w:rsidP="002B3A55">
      <w:pPr>
        <w:numPr>
          <w:ilvl w:val="0"/>
          <w:numId w:val="2"/>
        </w:numPr>
        <w:rPr>
          <w:i/>
          <w:iCs/>
          <w:lang w:val="en-GB"/>
        </w:rPr>
      </w:pPr>
      <w:r>
        <w:rPr>
          <w:i/>
          <w:iCs/>
          <w:lang w:val="en-GB"/>
        </w:rPr>
        <w:t>Most Frequent Item</w:t>
      </w:r>
    </w:p>
    <w:p w14:paraId="31AF1460" w14:textId="3C3978B4" w:rsidR="002E3DDE" w:rsidRDefault="002E3DDE" w:rsidP="002E3DDE">
      <w:pPr>
        <w:rPr>
          <w:lang w:val="en-GB"/>
        </w:rPr>
      </w:pPr>
      <w:r>
        <w:rPr>
          <w:lang w:val="en-GB"/>
        </w:rPr>
        <w:t>Regarding the results for the most frequent item for exact count and space saving count, it has created a file “</w:t>
      </w:r>
      <w:proofErr w:type="spellStart"/>
      <w:r>
        <w:rPr>
          <w:lang w:val="en-GB"/>
        </w:rPr>
        <w:t>results</w:t>
      </w:r>
      <w:r w:rsidR="000B243A">
        <w:rPr>
          <w:lang w:val="en-GB"/>
        </w:rPr>
        <w:t>_count_word</w:t>
      </w:r>
      <w:proofErr w:type="spellEnd"/>
      <w:r w:rsidR="000B243A">
        <w:rPr>
          <w:lang w:val="en-GB"/>
        </w:rPr>
        <w:t xml:space="preserve">”. It’s shown that </w:t>
      </w:r>
      <w:r w:rsidR="00844B1B">
        <w:rPr>
          <w:lang w:val="en-GB"/>
        </w:rPr>
        <w:t xml:space="preserve">if the k is bigger then he will be </w:t>
      </w:r>
      <w:r w:rsidR="00AB7E94">
        <w:rPr>
          <w:lang w:val="en-GB"/>
        </w:rPr>
        <w:t>getting</w:t>
      </w:r>
      <w:r w:rsidR="00844B1B">
        <w:rPr>
          <w:lang w:val="en-GB"/>
        </w:rPr>
        <w:t xml:space="preserve"> the counting</w:t>
      </w:r>
      <w:r w:rsidR="00AB7E94">
        <w:rPr>
          <w:lang w:val="en-GB"/>
        </w:rPr>
        <w:t xml:space="preserve">’s of exact count. For </w:t>
      </w:r>
      <w:r w:rsidR="003730E2">
        <w:rPr>
          <w:lang w:val="en-GB"/>
        </w:rPr>
        <w:t>example,</w:t>
      </w:r>
      <w:r w:rsidR="00AB7E94">
        <w:rPr>
          <w:lang w:val="en-GB"/>
        </w:rPr>
        <w:t xml:space="preserve"> in k = 70 the counting’s is almost equal than the exact count</w:t>
      </w:r>
      <w:r w:rsidR="003730E2">
        <w:rPr>
          <w:lang w:val="en-GB"/>
        </w:rPr>
        <w:t>.</w:t>
      </w:r>
    </w:p>
    <w:p w14:paraId="7661265F" w14:textId="77777777" w:rsidR="00DF0CFD" w:rsidRDefault="00DF0CFD" w:rsidP="00DF0CFD">
      <w:pPr>
        <w:rPr>
          <w:i/>
          <w:iCs/>
          <w:lang w:val="en-GB"/>
        </w:rPr>
      </w:pPr>
    </w:p>
    <w:p w14:paraId="67688FCB" w14:textId="0D3AAD66" w:rsidR="00DF0CFD" w:rsidRDefault="00DF0CFD" w:rsidP="00DF0CFD">
      <w:pPr>
        <w:numPr>
          <w:ilvl w:val="0"/>
          <w:numId w:val="8"/>
        </w:numPr>
        <w:rPr>
          <w:i/>
          <w:iCs/>
          <w:lang w:val="en-GB"/>
        </w:rPr>
      </w:pPr>
      <w:r w:rsidRPr="00DF0CFD">
        <w:rPr>
          <w:i/>
          <w:iCs/>
          <w:lang w:val="en-GB"/>
        </w:rPr>
        <w:t>The Bible</w:t>
      </w:r>
    </w:p>
    <w:p w14:paraId="565BAE18" w14:textId="77777777" w:rsidR="006379A6" w:rsidRPr="00DF0CFD" w:rsidRDefault="006379A6" w:rsidP="006379A6">
      <w:pPr>
        <w:ind w:left="720" w:firstLine="0"/>
        <w:rPr>
          <w:i/>
          <w:iCs/>
          <w:lang w:val="en-GB"/>
        </w:rPr>
      </w:pPr>
    </w:p>
    <w:p w14:paraId="31613C55" w14:textId="29033D98" w:rsidR="00DF0CFD" w:rsidRDefault="003F4455" w:rsidP="00DF0CFD">
      <w:pPr>
        <w:rPr>
          <w:i/>
          <w:iCs/>
          <w:lang w:val="en-GB"/>
        </w:rPr>
      </w:pPr>
      <w:r>
        <w:rPr>
          <w:i/>
          <w:noProof/>
          <w:lang w:val="en-GB"/>
        </w:rPr>
        <w:pict w14:anchorId="26B280C8">
          <v:shape id="_x0000_i1030" type="#_x0000_t75" style="width:235.5pt;height:45pt;visibility:visible;mso-wrap-style:square">
            <v:imagedata r:id="rId26" o:title=""/>
          </v:shape>
        </w:pict>
      </w:r>
    </w:p>
    <w:p w14:paraId="57F6D5A2" w14:textId="58543463" w:rsidR="003730E2" w:rsidRPr="00985625" w:rsidRDefault="003730E2" w:rsidP="003730E2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13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Most Frequent Item</w:t>
      </w:r>
      <w:r>
        <w:rPr>
          <w:sz w:val="16"/>
          <w:szCs w:val="16"/>
          <w:lang w:val="en-GB"/>
        </w:rPr>
        <w:t xml:space="preserve"> – </w:t>
      </w:r>
      <w:r>
        <w:rPr>
          <w:sz w:val="16"/>
          <w:szCs w:val="16"/>
          <w:lang w:val="en-GB"/>
        </w:rPr>
        <w:t>The Bible</w:t>
      </w:r>
    </w:p>
    <w:p w14:paraId="7A545DB2" w14:textId="77777777" w:rsidR="00DF0CFD" w:rsidRDefault="00DF0CFD" w:rsidP="00DF0CFD">
      <w:pPr>
        <w:rPr>
          <w:i/>
          <w:iCs/>
          <w:lang w:val="en-GB"/>
        </w:rPr>
      </w:pPr>
    </w:p>
    <w:p w14:paraId="119B672F" w14:textId="43B29A2B" w:rsidR="00DF0CFD" w:rsidRDefault="00DF0CFD" w:rsidP="00DF0CFD">
      <w:pPr>
        <w:numPr>
          <w:ilvl w:val="0"/>
          <w:numId w:val="9"/>
        </w:numPr>
        <w:rPr>
          <w:i/>
          <w:iCs/>
          <w:lang w:val="en-GB"/>
        </w:rPr>
      </w:pPr>
      <w:r>
        <w:rPr>
          <w:i/>
          <w:iCs/>
          <w:lang w:val="en-GB"/>
        </w:rPr>
        <w:t>Don Quixote</w:t>
      </w:r>
    </w:p>
    <w:p w14:paraId="4604BB59" w14:textId="77777777" w:rsidR="00A71719" w:rsidRDefault="00A71719" w:rsidP="00A71719">
      <w:pPr>
        <w:rPr>
          <w:i/>
          <w:iCs/>
          <w:lang w:val="en-GB"/>
        </w:rPr>
      </w:pPr>
    </w:p>
    <w:p w14:paraId="11D230BF" w14:textId="452E9745" w:rsidR="00DF0CFD" w:rsidRDefault="00A71719" w:rsidP="00DF0CFD">
      <w:pPr>
        <w:rPr>
          <w:i/>
          <w:iCs/>
          <w:lang w:val="en-GB"/>
        </w:rPr>
      </w:pPr>
      <w:r w:rsidRPr="00A71719">
        <w:rPr>
          <w:i/>
          <w:noProof/>
          <w:lang w:val="en-GB"/>
        </w:rPr>
        <w:pict w14:anchorId="45CC2EDC">
          <v:shape id="_x0000_i1046" type="#_x0000_t75" style="width:235pt;height:43.5pt;visibility:visible;mso-wrap-style:square">
            <v:imagedata r:id="rId27" o:title=""/>
          </v:shape>
        </w:pict>
      </w:r>
    </w:p>
    <w:p w14:paraId="6258C4A0" w14:textId="46FB6E5D" w:rsidR="003730E2" w:rsidRPr="00985625" w:rsidRDefault="003730E2" w:rsidP="003730E2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1</w:t>
      </w:r>
      <w:r>
        <w:rPr>
          <w:sz w:val="16"/>
          <w:szCs w:val="16"/>
          <w:lang w:val="en-GB"/>
        </w:rPr>
        <w:t>4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 xml:space="preserve">Most Frequent Item – </w:t>
      </w:r>
      <w:r>
        <w:rPr>
          <w:sz w:val="16"/>
          <w:szCs w:val="16"/>
          <w:lang w:val="en-GB"/>
        </w:rPr>
        <w:t>Don Quixote</w:t>
      </w:r>
    </w:p>
    <w:p w14:paraId="5AE7FEB0" w14:textId="77777777" w:rsidR="00DF0CFD" w:rsidRDefault="00DF0CFD" w:rsidP="00DF0CFD">
      <w:pPr>
        <w:rPr>
          <w:i/>
          <w:iCs/>
          <w:lang w:val="en-GB"/>
        </w:rPr>
      </w:pPr>
    </w:p>
    <w:p w14:paraId="47A4CB7B" w14:textId="71D69897" w:rsidR="00DF0CFD" w:rsidRDefault="00DF0CFD" w:rsidP="00DF0CFD">
      <w:pPr>
        <w:numPr>
          <w:ilvl w:val="0"/>
          <w:numId w:val="9"/>
        </w:numPr>
        <w:rPr>
          <w:i/>
          <w:iCs/>
          <w:lang w:val="en-GB"/>
        </w:rPr>
      </w:pPr>
      <w:r>
        <w:rPr>
          <w:i/>
          <w:iCs/>
          <w:lang w:val="en-GB"/>
        </w:rPr>
        <w:t>O</w:t>
      </w:r>
      <w:r w:rsidR="00714D02">
        <w:rPr>
          <w:i/>
          <w:iCs/>
          <w:lang w:val="en-GB"/>
        </w:rPr>
        <w:t>s</w:t>
      </w:r>
      <w:r>
        <w:rPr>
          <w:i/>
          <w:iCs/>
          <w:lang w:val="en-GB"/>
        </w:rPr>
        <w:t xml:space="preserve"> Maias</w:t>
      </w:r>
    </w:p>
    <w:p w14:paraId="175BB36A" w14:textId="77777777" w:rsidR="008B492E" w:rsidRDefault="008B492E" w:rsidP="00735154">
      <w:pPr>
        <w:rPr>
          <w:lang w:val="en-GB"/>
        </w:rPr>
      </w:pPr>
    </w:p>
    <w:p w14:paraId="1E18FB65" w14:textId="3C542D0D" w:rsidR="00E5110A" w:rsidRDefault="00F30E54" w:rsidP="00E5110A">
      <w:pPr>
        <w:keepNext/>
      </w:pPr>
      <w:r w:rsidRPr="00701C3E">
        <w:rPr>
          <w:noProof/>
        </w:rPr>
        <w:pict w14:anchorId="06CB3245">
          <v:shape id="_x0000_i1056" type="#_x0000_t75" style="width:235.5pt;height:44.5pt;visibility:visible;mso-wrap-style:square">
            <v:imagedata r:id="rId28" o:title=""/>
          </v:shape>
        </w:pict>
      </w:r>
    </w:p>
    <w:p w14:paraId="36C5AD91" w14:textId="5F400C7A" w:rsidR="003730E2" w:rsidRPr="00985625" w:rsidRDefault="003730E2" w:rsidP="003730E2">
      <w:pPr>
        <w:pStyle w:val="Caption"/>
        <w:jc w:val="center"/>
        <w:rPr>
          <w:noProof/>
          <w:sz w:val="16"/>
          <w:szCs w:val="16"/>
          <w:lang w:val="en-GB"/>
        </w:rPr>
      </w:pPr>
      <w:r w:rsidRPr="009132C0">
        <w:rPr>
          <w:sz w:val="16"/>
          <w:szCs w:val="16"/>
          <w:lang w:val="en-GB"/>
        </w:rPr>
        <w:t xml:space="preserve">Figure </w:t>
      </w:r>
      <w:r>
        <w:rPr>
          <w:sz w:val="16"/>
          <w:szCs w:val="16"/>
          <w:lang w:val="en-GB"/>
        </w:rPr>
        <w:t>1</w:t>
      </w:r>
      <w:r>
        <w:rPr>
          <w:sz w:val="16"/>
          <w:szCs w:val="16"/>
          <w:lang w:val="en-GB"/>
        </w:rPr>
        <w:t>5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>–</w:t>
      </w:r>
      <w:r w:rsidRPr="009132C0">
        <w:rPr>
          <w:sz w:val="16"/>
          <w:szCs w:val="16"/>
          <w:lang w:val="en-GB"/>
        </w:rPr>
        <w:t xml:space="preserve"> </w:t>
      </w:r>
      <w:r>
        <w:rPr>
          <w:sz w:val="16"/>
          <w:szCs w:val="16"/>
          <w:lang w:val="en-GB"/>
        </w:rPr>
        <w:t xml:space="preserve">Most Frequent Item – </w:t>
      </w:r>
      <w:r>
        <w:rPr>
          <w:sz w:val="16"/>
          <w:szCs w:val="16"/>
          <w:lang w:val="en-GB"/>
        </w:rPr>
        <w:t>Os Maias</w:t>
      </w:r>
    </w:p>
    <w:p w14:paraId="78D30B87" w14:textId="001CF3B3" w:rsidR="000B78F1" w:rsidRDefault="000B78F1" w:rsidP="00D53F11">
      <w:pPr>
        <w:ind w:firstLine="0"/>
        <w:rPr>
          <w:lang w:val="en-GB"/>
        </w:rPr>
      </w:pPr>
    </w:p>
    <w:p w14:paraId="4724CFFA" w14:textId="3DDC05F1" w:rsidR="000B78F1" w:rsidRDefault="00C3747B" w:rsidP="00C3747B">
      <w:pPr>
        <w:pStyle w:val="Heading1"/>
        <w:numPr>
          <w:ilvl w:val="0"/>
          <w:numId w:val="1"/>
        </w:numPr>
        <w:rPr>
          <w:lang w:val="en-GB"/>
        </w:rPr>
      </w:pPr>
      <w:r>
        <w:rPr>
          <w:lang w:val="en-GB"/>
        </w:rPr>
        <w:t>Conclusion</w:t>
      </w:r>
    </w:p>
    <w:p w14:paraId="60737B8E" w14:textId="6C5E719D" w:rsidR="00F543FB" w:rsidRPr="00F543FB" w:rsidRDefault="00D463A1" w:rsidP="00F543FB">
      <w:pPr>
        <w:rPr>
          <w:lang w:val="en-GB"/>
        </w:rPr>
      </w:pPr>
      <w:r>
        <w:rPr>
          <w:lang w:val="en-GB"/>
        </w:rPr>
        <w:t xml:space="preserve">The relative error and the most frequent item </w:t>
      </w:r>
      <w:r w:rsidR="002F7652">
        <w:rPr>
          <w:lang w:val="en-GB"/>
        </w:rPr>
        <w:t xml:space="preserve">indicate that bigger k has low relative error and it almost get right the counting’s of exact count. </w:t>
      </w:r>
      <w:r w:rsidR="009D5140">
        <w:rPr>
          <w:lang w:val="en-GB"/>
        </w:rPr>
        <w:t>So, the best k for these books is k = 70, even the time of execution i</w:t>
      </w:r>
      <w:r w:rsidR="00546A25">
        <w:rPr>
          <w:lang w:val="en-GB"/>
        </w:rPr>
        <w:t xml:space="preserve">s higher than exact count. </w:t>
      </w:r>
      <w:r>
        <w:rPr>
          <w:lang w:val="en-GB"/>
        </w:rPr>
        <w:t xml:space="preserve"> </w:t>
      </w:r>
    </w:p>
    <w:p w14:paraId="7E38B0CA" w14:textId="77777777" w:rsidR="00E316BE" w:rsidRPr="00E316BE" w:rsidRDefault="00E316BE" w:rsidP="0081371A">
      <w:pPr>
        <w:ind w:firstLine="0"/>
        <w:rPr>
          <w:lang w:val="en-GB"/>
        </w:rPr>
      </w:pPr>
    </w:p>
    <w:p w14:paraId="40577D20" w14:textId="091F497A" w:rsidR="004C1857" w:rsidRPr="00BA1E41" w:rsidRDefault="008975C5" w:rsidP="00567ECB">
      <w:pPr>
        <w:pStyle w:val="Heading1"/>
        <w:ind w:firstLine="0"/>
        <w:rPr>
          <w:lang w:val="en-GB"/>
        </w:rPr>
      </w:pPr>
      <w:r w:rsidRPr="00BA1E41">
        <w:rPr>
          <w:lang w:val="en-GB"/>
        </w:rPr>
        <w:t>References</w:t>
      </w:r>
    </w:p>
    <w:p w14:paraId="3344C71D" w14:textId="108C2D0B" w:rsidR="005E128D" w:rsidRPr="00DE2EFA" w:rsidRDefault="005E128D" w:rsidP="005E128D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lang w:val="en-GB"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D65F1F">
        <w:rPr>
          <w:noProof/>
          <w:sz w:val="16"/>
          <w:szCs w:val="24"/>
          <w:lang w:val="en-GB"/>
        </w:rPr>
        <w:t>[1]</w:t>
      </w:r>
      <w:r w:rsidRPr="00D65F1F">
        <w:rPr>
          <w:noProof/>
          <w:sz w:val="16"/>
          <w:szCs w:val="24"/>
          <w:lang w:val="en-GB"/>
        </w:rPr>
        <w:tab/>
        <w:t xml:space="preserve">D. Cono D’elia, “Mining heavy hitters with Space-Saving,” 2013, Accessed: Jan. 24, 2022. </w:t>
      </w:r>
      <w:r w:rsidRPr="00DE2EFA">
        <w:rPr>
          <w:noProof/>
          <w:sz w:val="16"/>
          <w:szCs w:val="24"/>
          <w:lang w:val="en-GB"/>
        </w:rPr>
        <w:t>[Online]. Available: http://developer.gnome.org/glib/.</w:t>
      </w:r>
    </w:p>
    <w:p w14:paraId="729F5275" w14:textId="2231D73D" w:rsidR="005B301E" w:rsidRDefault="005E128D" w:rsidP="00F35BA9">
      <w:pPr>
        <w:pStyle w:val="referencia"/>
        <w:tabs>
          <w:tab w:val="clear" w:pos="426"/>
          <w:tab w:val="left" w:pos="360"/>
        </w:tabs>
        <w:ind w:left="360" w:hanging="360"/>
        <w:rPr>
          <w:lang w:val="en-GB"/>
        </w:rPr>
      </w:pPr>
      <w:r>
        <w:rPr>
          <w:lang w:val="en-GB"/>
        </w:rPr>
        <w:fldChar w:fldCharType="end"/>
      </w:r>
      <w:r w:rsidR="00DE2EFA">
        <w:rPr>
          <w:lang w:val="en-GB"/>
        </w:rPr>
        <w:t>[2</w:t>
      </w:r>
      <w:proofErr w:type="gramStart"/>
      <w:r w:rsidR="00DE2EFA">
        <w:rPr>
          <w:lang w:val="en-GB"/>
        </w:rPr>
        <w:t xml:space="preserve">]  </w:t>
      </w:r>
      <w:r w:rsidR="00DE2EFA">
        <w:rPr>
          <w:lang w:val="en-GB"/>
        </w:rPr>
        <w:tab/>
      </w:r>
      <w:proofErr w:type="gramEnd"/>
      <w:r w:rsidR="00DE2EFA">
        <w:rPr>
          <w:lang w:val="en-GB"/>
        </w:rPr>
        <w:tab/>
      </w:r>
      <w:hyperlink r:id="rId29" w:history="1">
        <w:r w:rsidR="00DE2EFA" w:rsidRPr="00DC2136">
          <w:rPr>
            <w:rStyle w:val="Hyperlink"/>
            <w:lang w:val="en-GB"/>
          </w:rPr>
          <w:t>https://www.greelane.com/pt/ci%c3%aancia-tecnologia-matem%c3%a1tica/ci%c3%aancia/how-to-calculate-percent-error-609584/</w:t>
        </w:r>
      </w:hyperlink>
    </w:p>
    <w:p w14:paraId="5099A7A7" w14:textId="77777777" w:rsidR="00C22377" w:rsidRDefault="00C22377">
      <w:pPr>
        <w:pStyle w:val="referencia"/>
        <w:tabs>
          <w:tab w:val="clear" w:pos="426"/>
          <w:tab w:val="left" w:pos="360"/>
        </w:tabs>
        <w:ind w:left="360" w:hanging="360"/>
        <w:rPr>
          <w:lang w:val="en-GB"/>
        </w:rPr>
      </w:pPr>
    </w:p>
    <w:p w14:paraId="2E7DF205" w14:textId="77777777" w:rsidR="004C1857" w:rsidRDefault="004C1857">
      <w:pPr>
        <w:rPr>
          <w:lang w:val="en-GB"/>
        </w:rPr>
      </w:pPr>
    </w:p>
    <w:p w14:paraId="118711EA" w14:textId="77777777" w:rsidR="004C1857" w:rsidRDefault="004C1857">
      <w:pPr>
        <w:rPr>
          <w:lang w:val="en-GB"/>
        </w:rPr>
      </w:pPr>
    </w:p>
    <w:p w14:paraId="05C70891" w14:textId="77777777" w:rsidR="004C1857" w:rsidRPr="005B301E" w:rsidRDefault="004C1857">
      <w:pPr>
        <w:rPr>
          <w:lang w:val="en-GB"/>
        </w:rPr>
      </w:pPr>
    </w:p>
    <w:sectPr w:rsidR="004C1857" w:rsidRPr="005B301E">
      <w:headerReference w:type="default" r:id="rId30"/>
      <w:type w:val="continuous"/>
      <w:pgSz w:w="11909" w:h="16834"/>
      <w:pgMar w:top="1411" w:right="677" w:bottom="1411" w:left="1368" w:header="720" w:footer="720" w:gutter="0"/>
      <w:cols w:num="2" w:space="45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7A9273" w14:textId="77777777" w:rsidR="003F4455" w:rsidRDefault="003F4455">
      <w:pPr>
        <w:spacing w:line="240" w:lineRule="auto"/>
      </w:pPr>
      <w:r>
        <w:separator/>
      </w:r>
    </w:p>
  </w:endnote>
  <w:endnote w:type="continuationSeparator" w:id="0">
    <w:p w14:paraId="3F252BD4" w14:textId="77777777" w:rsidR="003F4455" w:rsidRDefault="003F445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3787DD" w14:textId="77777777" w:rsidR="003F4455" w:rsidRDefault="003F4455">
      <w:pPr>
        <w:spacing w:line="240" w:lineRule="auto"/>
      </w:pPr>
      <w:r>
        <w:separator/>
      </w:r>
    </w:p>
  </w:footnote>
  <w:footnote w:type="continuationSeparator" w:id="0">
    <w:p w14:paraId="27B3D883" w14:textId="77777777" w:rsidR="003F4455" w:rsidRDefault="003F445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C58D85" w14:textId="03462081" w:rsidR="00F35BA9" w:rsidRPr="00656167" w:rsidRDefault="000C6805" w:rsidP="00F35BA9">
    <w:pPr>
      <w:pStyle w:val="Header"/>
      <w:ind w:firstLine="0"/>
      <w:rPr>
        <w:lang w:val="en-GB"/>
      </w:rPr>
    </w:pPr>
    <w:r>
      <w:rPr>
        <w:lang w:val="en-GB"/>
      </w:rPr>
      <w:t>2</w:t>
    </w:r>
    <w:r w:rsidR="00F35BA9" w:rsidRPr="00656167">
      <w:rPr>
        <w:lang w:val="en-GB"/>
      </w:rPr>
      <w:t xml:space="preserve"> </w:t>
    </w:r>
    <w:r w:rsidR="00F35BA9" w:rsidRPr="00656167">
      <w:rPr>
        <w:lang w:val="en-GB"/>
      </w:rPr>
      <w:tab/>
    </w:r>
    <w:r w:rsidR="00F35BA9">
      <w:rPr>
        <w:lang w:val="en-GB"/>
      </w:rPr>
      <w:t xml:space="preserve">                      </w:t>
    </w:r>
    <w:r w:rsidR="00F35BA9" w:rsidRPr="00F86DB6">
      <w:rPr>
        <w:sz w:val="16"/>
        <w:szCs w:val="16"/>
        <w:lang w:val="en-GB"/>
      </w:rPr>
      <w:tab/>
      <w:t xml:space="preserve">ADVANCED ALGORITHMS, </w:t>
    </w:r>
    <w:r w:rsidR="00F35BA9">
      <w:rPr>
        <w:sz w:val="16"/>
        <w:szCs w:val="16"/>
        <w:lang w:val="en-GB"/>
      </w:rPr>
      <w:t>3</w:t>
    </w:r>
    <w:r w:rsidR="00F35BA9" w:rsidRPr="00F86DB6">
      <w:rPr>
        <w:sz w:val="16"/>
        <w:szCs w:val="16"/>
        <w:lang w:val="en-GB"/>
      </w:rPr>
      <w:t xml:space="preserve">ºst Assignment, </w:t>
    </w:r>
    <w:r w:rsidR="00F35BA9">
      <w:rPr>
        <w:sz w:val="16"/>
        <w:szCs w:val="16"/>
        <w:lang w:val="en-GB"/>
      </w:rPr>
      <w:t>February</w:t>
    </w:r>
    <w:r w:rsidR="00F35BA9" w:rsidRPr="00F86DB6">
      <w:rPr>
        <w:sz w:val="16"/>
        <w:szCs w:val="16"/>
        <w:lang w:val="en-GB"/>
      </w:rPr>
      <w:t xml:space="preserve"> 202</w:t>
    </w:r>
    <w:r w:rsidR="00F35BA9">
      <w:rPr>
        <w:sz w:val="16"/>
        <w:szCs w:val="16"/>
        <w:lang w:val="en-GB"/>
      </w:rPr>
      <w:t>2</w:t>
    </w:r>
  </w:p>
  <w:p w14:paraId="34DB03FE" w14:textId="77777777" w:rsidR="004C1857" w:rsidRPr="006B4BC1" w:rsidRDefault="004C1857">
    <w:pPr>
      <w:pStyle w:val="Header"/>
      <w:rPr>
        <w:lang w:val="en-GB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65C959" w14:textId="7267C4CC" w:rsidR="00EB04EA" w:rsidRPr="00656167" w:rsidRDefault="00B13AAE" w:rsidP="00F86DB6">
    <w:pPr>
      <w:pStyle w:val="Header"/>
      <w:ind w:firstLine="0"/>
      <w:rPr>
        <w:lang w:val="en-GB"/>
      </w:rPr>
    </w:pPr>
    <w:r>
      <w:rPr>
        <w:lang w:val="en-GB"/>
      </w:rPr>
      <w:t>1</w:t>
    </w:r>
    <w:r w:rsidR="00656167" w:rsidRPr="00656167">
      <w:rPr>
        <w:lang w:val="en-GB"/>
      </w:rPr>
      <w:t xml:space="preserve"> </w:t>
    </w:r>
    <w:r w:rsidR="00656167" w:rsidRPr="00656167">
      <w:rPr>
        <w:lang w:val="en-GB"/>
      </w:rPr>
      <w:tab/>
    </w:r>
    <w:r w:rsidR="00F86DB6">
      <w:rPr>
        <w:lang w:val="en-GB"/>
      </w:rPr>
      <w:t xml:space="preserve">                      </w:t>
    </w:r>
    <w:r w:rsidR="00656167" w:rsidRPr="00F86DB6">
      <w:rPr>
        <w:sz w:val="16"/>
        <w:szCs w:val="16"/>
        <w:lang w:val="en-GB"/>
      </w:rPr>
      <w:tab/>
      <w:t xml:space="preserve">ADVANCED ALGORITHMS, </w:t>
    </w:r>
    <w:r w:rsidR="009132C0">
      <w:rPr>
        <w:sz w:val="16"/>
        <w:szCs w:val="16"/>
        <w:lang w:val="en-GB"/>
      </w:rPr>
      <w:t>3</w:t>
    </w:r>
    <w:r w:rsidR="00656167" w:rsidRPr="00F86DB6">
      <w:rPr>
        <w:sz w:val="16"/>
        <w:szCs w:val="16"/>
        <w:lang w:val="en-GB"/>
      </w:rPr>
      <w:t xml:space="preserve">ºst Assignment, </w:t>
    </w:r>
    <w:r w:rsidR="009132C0">
      <w:rPr>
        <w:sz w:val="16"/>
        <w:szCs w:val="16"/>
        <w:lang w:val="en-GB"/>
      </w:rPr>
      <w:t>February</w:t>
    </w:r>
    <w:r w:rsidR="00656167" w:rsidRPr="00F86DB6">
      <w:rPr>
        <w:sz w:val="16"/>
        <w:szCs w:val="16"/>
        <w:lang w:val="en-GB"/>
      </w:rPr>
      <w:t xml:space="preserve"> 202</w:t>
    </w:r>
    <w:r w:rsidR="009132C0">
      <w:rPr>
        <w:sz w:val="16"/>
        <w:szCs w:val="16"/>
        <w:lang w:val="en-GB"/>
      </w:rPr>
      <w:t>2</w:t>
    </w:r>
  </w:p>
  <w:p w14:paraId="7CB2E3A3" w14:textId="77777777" w:rsidR="004C1857" w:rsidRPr="00656167" w:rsidRDefault="004C1857">
    <w:pPr>
      <w:pStyle w:val="Header"/>
      <w:rPr>
        <w:lang w:val="en-GB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5F1F0E" w14:textId="680A2862" w:rsidR="00C840E6" w:rsidRPr="00656167" w:rsidRDefault="00C840E6" w:rsidP="00F86DB6">
    <w:pPr>
      <w:pStyle w:val="Header"/>
      <w:ind w:firstLine="0"/>
      <w:rPr>
        <w:lang w:val="en-GB"/>
      </w:rPr>
    </w:pPr>
    <w:r>
      <w:rPr>
        <w:lang w:val="en-GB"/>
      </w:rPr>
      <w:t>3</w:t>
    </w:r>
    <w:r w:rsidRPr="00656167">
      <w:rPr>
        <w:lang w:val="en-GB"/>
      </w:rPr>
      <w:tab/>
    </w:r>
    <w:r>
      <w:rPr>
        <w:lang w:val="en-GB"/>
      </w:rPr>
      <w:t xml:space="preserve">                      </w:t>
    </w:r>
    <w:r w:rsidRPr="00F86DB6">
      <w:rPr>
        <w:sz w:val="16"/>
        <w:szCs w:val="16"/>
        <w:lang w:val="en-GB"/>
      </w:rPr>
      <w:tab/>
      <w:t>ADVANCED ALGORITHMS, 1ºst Assignment, DECEMBER 2021</w:t>
    </w:r>
  </w:p>
  <w:p w14:paraId="47375ACA" w14:textId="77777777" w:rsidR="00C840E6" w:rsidRPr="00656167" w:rsidRDefault="00C840E6">
    <w:pPr>
      <w:pStyle w:val="Header"/>
      <w:rPr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C136FF"/>
    <w:multiLevelType w:val="hybridMultilevel"/>
    <w:tmpl w:val="B4BCFE00"/>
    <w:lvl w:ilvl="0" w:tplc="FFFFFFFF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A3661D"/>
    <w:multiLevelType w:val="hybridMultilevel"/>
    <w:tmpl w:val="3BFEF2CE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1A639D"/>
    <w:multiLevelType w:val="hybridMultilevel"/>
    <w:tmpl w:val="9E1C49B0"/>
    <w:lvl w:ilvl="0" w:tplc="08090015">
      <w:start w:val="9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5D0390C"/>
    <w:multiLevelType w:val="hybridMultilevel"/>
    <w:tmpl w:val="69E84676"/>
    <w:lvl w:ilvl="0" w:tplc="0BDA0F6E">
      <w:start w:val="2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E481B43"/>
    <w:multiLevelType w:val="hybridMultilevel"/>
    <w:tmpl w:val="0156AC98"/>
    <w:lvl w:ilvl="0" w:tplc="3030F448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D0B71D3"/>
    <w:multiLevelType w:val="hybridMultilevel"/>
    <w:tmpl w:val="7A4AFBDA"/>
    <w:lvl w:ilvl="0" w:tplc="A490CC9E">
      <w:start w:val="1"/>
      <w:numFmt w:val="upperRoman"/>
      <w:lvlText w:val="%1.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65A7C56"/>
    <w:multiLevelType w:val="hybridMultilevel"/>
    <w:tmpl w:val="3BFEF2CE"/>
    <w:lvl w:ilvl="0" w:tplc="FFFFFFFF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47155D"/>
    <w:multiLevelType w:val="hybridMultilevel"/>
    <w:tmpl w:val="B4BCFE00"/>
    <w:lvl w:ilvl="0" w:tplc="891EA8EA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623700D"/>
    <w:multiLevelType w:val="hybridMultilevel"/>
    <w:tmpl w:val="F3409C1C"/>
    <w:lvl w:ilvl="0" w:tplc="9312BDD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7"/>
  </w:num>
  <w:num w:numId="2">
    <w:abstractNumId w:val="1"/>
  </w:num>
  <w:num w:numId="3">
    <w:abstractNumId w:val="6"/>
  </w:num>
  <w:num w:numId="4">
    <w:abstractNumId w:val="0"/>
  </w:num>
  <w:num w:numId="5">
    <w:abstractNumId w:val="8"/>
  </w:num>
  <w:num w:numId="6">
    <w:abstractNumId w:val="5"/>
  </w:num>
  <w:num w:numId="7">
    <w:abstractNumId w:val="4"/>
  </w:num>
  <w:num w:numId="8">
    <w:abstractNumId w:val="2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intFractionalCharacterWidth/>
  <w:proofState w:spelling="clean" w:grammar="clean"/>
  <w:doNotTrackMoves/>
  <w:defaultTabStop w:val="720"/>
  <w:hyphenationZone w:val="0"/>
  <w:doNotHyphenateCaps/>
  <w:evenAndOddHeader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printColBlack/>
    <w:showBreaksInFrames/>
    <w:suppressSpBfAfterPgBrk/>
    <w:swapBordersFacingPages/>
    <w:convMailMergeEsc/>
    <w:usePrinterMetrics/>
    <w:footnoteLayoutLikeWW8/>
    <w:shapeLayoutLikeWW8/>
    <w:alignTablesRowByRow/>
    <w:forgetLastTabAlignment/>
    <w:noSpaceRaiseLower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28102C"/>
    <w:rsid w:val="00000D2A"/>
    <w:rsid w:val="00000ED5"/>
    <w:rsid w:val="00024744"/>
    <w:rsid w:val="00026EB4"/>
    <w:rsid w:val="000326E1"/>
    <w:rsid w:val="00035B35"/>
    <w:rsid w:val="00037C33"/>
    <w:rsid w:val="00050549"/>
    <w:rsid w:val="00054076"/>
    <w:rsid w:val="00067863"/>
    <w:rsid w:val="000751AB"/>
    <w:rsid w:val="000B243A"/>
    <w:rsid w:val="000B78F1"/>
    <w:rsid w:val="000C1C8B"/>
    <w:rsid w:val="000C2C75"/>
    <w:rsid w:val="000C6805"/>
    <w:rsid w:val="000D3EAB"/>
    <w:rsid w:val="000D5FA0"/>
    <w:rsid w:val="000E2AB7"/>
    <w:rsid w:val="000E3CD0"/>
    <w:rsid w:val="000E3ED4"/>
    <w:rsid w:val="000E5341"/>
    <w:rsid w:val="000F34C2"/>
    <w:rsid w:val="00105780"/>
    <w:rsid w:val="001168CA"/>
    <w:rsid w:val="00125EEB"/>
    <w:rsid w:val="00126120"/>
    <w:rsid w:val="001271A6"/>
    <w:rsid w:val="001410CD"/>
    <w:rsid w:val="00161AA0"/>
    <w:rsid w:val="00184E3C"/>
    <w:rsid w:val="0019697D"/>
    <w:rsid w:val="001A0ED9"/>
    <w:rsid w:val="001A5D8C"/>
    <w:rsid w:val="001B75EE"/>
    <w:rsid w:val="001C7E8D"/>
    <w:rsid w:val="001D4957"/>
    <w:rsid w:val="001E743A"/>
    <w:rsid w:val="001F5108"/>
    <w:rsid w:val="001F5B7C"/>
    <w:rsid w:val="00201F00"/>
    <w:rsid w:val="00206018"/>
    <w:rsid w:val="00206BDA"/>
    <w:rsid w:val="00206BFD"/>
    <w:rsid w:val="002259B9"/>
    <w:rsid w:val="002336BD"/>
    <w:rsid w:val="002415A6"/>
    <w:rsid w:val="0024474E"/>
    <w:rsid w:val="00250D07"/>
    <w:rsid w:val="002510D3"/>
    <w:rsid w:val="002605F0"/>
    <w:rsid w:val="002653A2"/>
    <w:rsid w:val="00271554"/>
    <w:rsid w:val="00272492"/>
    <w:rsid w:val="00275255"/>
    <w:rsid w:val="002772D7"/>
    <w:rsid w:val="0028102C"/>
    <w:rsid w:val="00287FB5"/>
    <w:rsid w:val="00293BFE"/>
    <w:rsid w:val="002A05F5"/>
    <w:rsid w:val="002A06B4"/>
    <w:rsid w:val="002A636F"/>
    <w:rsid w:val="002A78E9"/>
    <w:rsid w:val="002B3A55"/>
    <w:rsid w:val="002B4AB2"/>
    <w:rsid w:val="002B77EA"/>
    <w:rsid w:val="002C20A0"/>
    <w:rsid w:val="002C7918"/>
    <w:rsid w:val="002D5BB6"/>
    <w:rsid w:val="002D6C24"/>
    <w:rsid w:val="002E3DDE"/>
    <w:rsid w:val="002F7652"/>
    <w:rsid w:val="00306C6C"/>
    <w:rsid w:val="00313B42"/>
    <w:rsid w:val="00321623"/>
    <w:rsid w:val="00326BA9"/>
    <w:rsid w:val="00330BD7"/>
    <w:rsid w:val="00361AE1"/>
    <w:rsid w:val="00361B5E"/>
    <w:rsid w:val="003730E2"/>
    <w:rsid w:val="00375DDC"/>
    <w:rsid w:val="00381D90"/>
    <w:rsid w:val="003832FF"/>
    <w:rsid w:val="003B14CD"/>
    <w:rsid w:val="003B342D"/>
    <w:rsid w:val="003B3B0F"/>
    <w:rsid w:val="003B76D1"/>
    <w:rsid w:val="003C217D"/>
    <w:rsid w:val="003E0448"/>
    <w:rsid w:val="003E6DA6"/>
    <w:rsid w:val="003E736F"/>
    <w:rsid w:val="003E757B"/>
    <w:rsid w:val="003F4455"/>
    <w:rsid w:val="00403E0F"/>
    <w:rsid w:val="00404847"/>
    <w:rsid w:val="00410AC7"/>
    <w:rsid w:val="00412EE8"/>
    <w:rsid w:val="0041423F"/>
    <w:rsid w:val="00421D13"/>
    <w:rsid w:val="00425BD9"/>
    <w:rsid w:val="0042671F"/>
    <w:rsid w:val="00427576"/>
    <w:rsid w:val="0044194F"/>
    <w:rsid w:val="00444490"/>
    <w:rsid w:val="0046295C"/>
    <w:rsid w:val="00467261"/>
    <w:rsid w:val="0048539E"/>
    <w:rsid w:val="004871AC"/>
    <w:rsid w:val="00495658"/>
    <w:rsid w:val="004A36C4"/>
    <w:rsid w:val="004A5EC6"/>
    <w:rsid w:val="004B693C"/>
    <w:rsid w:val="004C1857"/>
    <w:rsid w:val="004C2592"/>
    <w:rsid w:val="004C5B0D"/>
    <w:rsid w:val="004D228B"/>
    <w:rsid w:val="004E557E"/>
    <w:rsid w:val="004E58B8"/>
    <w:rsid w:val="004E6FA4"/>
    <w:rsid w:val="004F0CE6"/>
    <w:rsid w:val="004F5BCB"/>
    <w:rsid w:val="004F5DEA"/>
    <w:rsid w:val="00505805"/>
    <w:rsid w:val="00512A1B"/>
    <w:rsid w:val="00513C9F"/>
    <w:rsid w:val="005209DD"/>
    <w:rsid w:val="00530A58"/>
    <w:rsid w:val="005361CD"/>
    <w:rsid w:val="0054019B"/>
    <w:rsid w:val="00546A25"/>
    <w:rsid w:val="00555370"/>
    <w:rsid w:val="005606A4"/>
    <w:rsid w:val="005629A6"/>
    <w:rsid w:val="00567ECB"/>
    <w:rsid w:val="00570473"/>
    <w:rsid w:val="005726D7"/>
    <w:rsid w:val="00577456"/>
    <w:rsid w:val="00596976"/>
    <w:rsid w:val="005A2594"/>
    <w:rsid w:val="005A3DD6"/>
    <w:rsid w:val="005B301E"/>
    <w:rsid w:val="005B5220"/>
    <w:rsid w:val="005C2357"/>
    <w:rsid w:val="005C5C89"/>
    <w:rsid w:val="005D63C4"/>
    <w:rsid w:val="005E0D08"/>
    <w:rsid w:val="005E128D"/>
    <w:rsid w:val="005F2BBA"/>
    <w:rsid w:val="005F6BB8"/>
    <w:rsid w:val="006040D4"/>
    <w:rsid w:val="006072FB"/>
    <w:rsid w:val="0062398E"/>
    <w:rsid w:val="00623B3F"/>
    <w:rsid w:val="0063359C"/>
    <w:rsid w:val="006379A6"/>
    <w:rsid w:val="0064348D"/>
    <w:rsid w:val="00650A46"/>
    <w:rsid w:val="00656167"/>
    <w:rsid w:val="0065642F"/>
    <w:rsid w:val="006706FC"/>
    <w:rsid w:val="006717F6"/>
    <w:rsid w:val="0067380C"/>
    <w:rsid w:val="006742D7"/>
    <w:rsid w:val="00677897"/>
    <w:rsid w:val="00682511"/>
    <w:rsid w:val="0068581A"/>
    <w:rsid w:val="0068799C"/>
    <w:rsid w:val="0069692E"/>
    <w:rsid w:val="00697F49"/>
    <w:rsid w:val="006A1757"/>
    <w:rsid w:val="006A370D"/>
    <w:rsid w:val="006B2D1C"/>
    <w:rsid w:val="006B4BC1"/>
    <w:rsid w:val="006C29E1"/>
    <w:rsid w:val="006F04C1"/>
    <w:rsid w:val="006F3F4F"/>
    <w:rsid w:val="00714D02"/>
    <w:rsid w:val="00722E3B"/>
    <w:rsid w:val="00735154"/>
    <w:rsid w:val="00735DC2"/>
    <w:rsid w:val="00737B7B"/>
    <w:rsid w:val="007406F5"/>
    <w:rsid w:val="00740DD4"/>
    <w:rsid w:val="0074692C"/>
    <w:rsid w:val="00751174"/>
    <w:rsid w:val="00775D8D"/>
    <w:rsid w:val="007900F1"/>
    <w:rsid w:val="007A7A3B"/>
    <w:rsid w:val="007B2D3A"/>
    <w:rsid w:val="007B45B1"/>
    <w:rsid w:val="007B4746"/>
    <w:rsid w:val="007B6DAF"/>
    <w:rsid w:val="007C533B"/>
    <w:rsid w:val="007C5374"/>
    <w:rsid w:val="007D4FD8"/>
    <w:rsid w:val="007E4D8B"/>
    <w:rsid w:val="007E6C52"/>
    <w:rsid w:val="00803C2F"/>
    <w:rsid w:val="0080667C"/>
    <w:rsid w:val="00810160"/>
    <w:rsid w:val="00812341"/>
    <w:rsid w:val="0081371A"/>
    <w:rsid w:val="00814EA1"/>
    <w:rsid w:val="008201F8"/>
    <w:rsid w:val="008221AE"/>
    <w:rsid w:val="008340DB"/>
    <w:rsid w:val="00834DC2"/>
    <w:rsid w:val="00844002"/>
    <w:rsid w:val="00844B1B"/>
    <w:rsid w:val="00851754"/>
    <w:rsid w:val="00864FF0"/>
    <w:rsid w:val="00870BA1"/>
    <w:rsid w:val="00874F15"/>
    <w:rsid w:val="008773C7"/>
    <w:rsid w:val="00882168"/>
    <w:rsid w:val="00882CD4"/>
    <w:rsid w:val="008975C5"/>
    <w:rsid w:val="008A1990"/>
    <w:rsid w:val="008A3EA7"/>
    <w:rsid w:val="008A4E0B"/>
    <w:rsid w:val="008B492E"/>
    <w:rsid w:val="008B7358"/>
    <w:rsid w:val="008C5422"/>
    <w:rsid w:val="008D09B0"/>
    <w:rsid w:val="008D1D29"/>
    <w:rsid w:val="008F3A52"/>
    <w:rsid w:val="00901463"/>
    <w:rsid w:val="0090526A"/>
    <w:rsid w:val="00905871"/>
    <w:rsid w:val="009132C0"/>
    <w:rsid w:val="009157D8"/>
    <w:rsid w:val="00936FB6"/>
    <w:rsid w:val="00945D4A"/>
    <w:rsid w:val="00950121"/>
    <w:rsid w:val="009512EE"/>
    <w:rsid w:val="009543E2"/>
    <w:rsid w:val="00957824"/>
    <w:rsid w:val="00961DD8"/>
    <w:rsid w:val="00966169"/>
    <w:rsid w:val="009711C8"/>
    <w:rsid w:val="009726D9"/>
    <w:rsid w:val="009741F6"/>
    <w:rsid w:val="00984115"/>
    <w:rsid w:val="00985625"/>
    <w:rsid w:val="00997CA7"/>
    <w:rsid w:val="009B6E1E"/>
    <w:rsid w:val="009C2C8B"/>
    <w:rsid w:val="009D046F"/>
    <w:rsid w:val="009D5140"/>
    <w:rsid w:val="009E2BB8"/>
    <w:rsid w:val="009E400F"/>
    <w:rsid w:val="009F46A9"/>
    <w:rsid w:val="00A10E8E"/>
    <w:rsid w:val="00A129D4"/>
    <w:rsid w:val="00A4095E"/>
    <w:rsid w:val="00A43930"/>
    <w:rsid w:val="00A53032"/>
    <w:rsid w:val="00A553D9"/>
    <w:rsid w:val="00A558FA"/>
    <w:rsid w:val="00A56D39"/>
    <w:rsid w:val="00A61309"/>
    <w:rsid w:val="00A6227A"/>
    <w:rsid w:val="00A714EE"/>
    <w:rsid w:val="00A71719"/>
    <w:rsid w:val="00A74296"/>
    <w:rsid w:val="00A74708"/>
    <w:rsid w:val="00A820C5"/>
    <w:rsid w:val="00A86408"/>
    <w:rsid w:val="00A9029F"/>
    <w:rsid w:val="00AB2400"/>
    <w:rsid w:val="00AB3BCF"/>
    <w:rsid w:val="00AB3DF2"/>
    <w:rsid w:val="00AB7E94"/>
    <w:rsid w:val="00AC095A"/>
    <w:rsid w:val="00AC227B"/>
    <w:rsid w:val="00AC76CD"/>
    <w:rsid w:val="00AD697E"/>
    <w:rsid w:val="00AE0896"/>
    <w:rsid w:val="00AF4CEF"/>
    <w:rsid w:val="00AF7C96"/>
    <w:rsid w:val="00B0064E"/>
    <w:rsid w:val="00B07DCA"/>
    <w:rsid w:val="00B13AAE"/>
    <w:rsid w:val="00B2015C"/>
    <w:rsid w:val="00B27378"/>
    <w:rsid w:val="00B36830"/>
    <w:rsid w:val="00B5089B"/>
    <w:rsid w:val="00B50D25"/>
    <w:rsid w:val="00B534D1"/>
    <w:rsid w:val="00B60987"/>
    <w:rsid w:val="00B6155F"/>
    <w:rsid w:val="00B72AEF"/>
    <w:rsid w:val="00B751FC"/>
    <w:rsid w:val="00B7612A"/>
    <w:rsid w:val="00B81643"/>
    <w:rsid w:val="00B84268"/>
    <w:rsid w:val="00BA1E41"/>
    <w:rsid w:val="00BA7656"/>
    <w:rsid w:val="00BB7000"/>
    <w:rsid w:val="00BB784D"/>
    <w:rsid w:val="00BC30CD"/>
    <w:rsid w:val="00BC3AEC"/>
    <w:rsid w:val="00BC73BE"/>
    <w:rsid w:val="00BD00BE"/>
    <w:rsid w:val="00BD1461"/>
    <w:rsid w:val="00BD1A56"/>
    <w:rsid w:val="00BE05DD"/>
    <w:rsid w:val="00BE0A59"/>
    <w:rsid w:val="00BE33B7"/>
    <w:rsid w:val="00BE71BB"/>
    <w:rsid w:val="00BF0BF7"/>
    <w:rsid w:val="00C03381"/>
    <w:rsid w:val="00C12913"/>
    <w:rsid w:val="00C210D8"/>
    <w:rsid w:val="00C22377"/>
    <w:rsid w:val="00C30960"/>
    <w:rsid w:val="00C36379"/>
    <w:rsid w:val="00C3747B"/>
    <w:rsid w:val="00C41A53"/>
    <w:rsid w:val="00C46960"/>
    <w:rsid w:val="00C47199"/>
    <w:rsid w:val="00C6358E"/>
    <w:rsid w:val="00C80169"/>
    <w:rsid w:val="00C840E6"/>
    <w:rsid w:val="00C84562"/>
    <w:rsid w:val="00C85AAE"/>
    <w:rsid w:val="00CB0985"/>
    <w:rsid w:val="00CB1B84"/>
    <w:rsid w:val="00CB7C33"/>
    <w:rsid w:val="00CC2976"/>
    <w:rsid w:val="00CC34E0"/>
    <w:rsid w:val="00CD0D5E"/>
    <w:rsid w:val="00CD3C03"/>
    <w:rsid w:val="00CD4058"/>
    <w:rsid w:val="00CD482A"/>
    <w:rsid w:val="00D06F4B"/>
    <w:rsid w:val="00D134AE"/>
    <w:rsid w:val="00D15B75"/>
    <w:rsid w:val="00D240DB"/>
    <w:rsid w:val="00D352C0"/>
    <w:rsid w:val="00D43E08"/>
    <w:rsid w:val="00D463A1"/>
    <w:rsid w:val="00D53F11"/>
    <w:rsid w:val="00D54952"/>
    <w:rsid w:val="00D5566A"/>
    <w:rsid w:val="00D6132C"/>
    <w:rsid w:val="00D65F1F"/>
    <w:rsid w:val="00D81020"/>
    <w:rsid w:val="00D92C0B"/>
    <w:rsid w:val="00DC0855"/>
    <w:rsid w:val="00DC0DF2"/>
    <w:rsid w:val="00DC4DEC"/>
    <w:rsid w:val="00DD7ED7"/>
    <w:rsid w:val="00DE2048"/>
    <w:rsid w:val="00DE2EFA"/>
    <w:rsid w:val="00DE4E6F"/>
    <w:rsid w:val="00DE6FBD"/>
    <w:rsid w:val="00DE7DEA"/>
    <w:rsid w:val="00DF0CFD"/>
    <w:rsid w:val="00DF6343"/>
    <w:rsid w:val="00E03795"/>
    <w:rsid w:val="00E103AF"/>
    <w:rsid w:val="00E128B0"/>
    <w:rsid w:val="00E316BE"/>
    <w:rsid w:val="00E32105"/>
    <w:rsid w:val="00E46BA2"/>
    <w:rsid w:val="00E5110A"/>
    <w:rsid w:val="00E6756D"/>
    <w:rsid w:val="00E75C49"/>
    <w:rsid w:val="00E76E95"/>
    <w:rsid w:val="00E82DA9"/>
    <w:rsid w:val="00EA4FAF"/>
    <w:rsid w:val="00EA5E69"/>
    <w:rsid w:val="00EA6027"/>
    <w:rsid w:val="00EB04EA"/>
    <w:rsid w:val="00EB3821"/>
    <w:rsid w:val="00EC2F97"/>
    <w:rsid w:val="00EC7ACF"/>
    <w:rsid w:val="00EE692C"/>
    <w:rsid w:val="00F02145"/>
    <w:rsid w:val="00F03818"/>
    <w:rsid w:val="00F06824"/>
    <w:rsid w:val="00F11746"/>
    <w:rsid w:val="00F1264B"/>
    <w:rsid w:val="00F1485D"/>
    <w:rsid w:val="00F16EFE"/>
    <w:rsid w:val="00F23854"/>
    <w:rsid w:val="00F30E54"/>
    <w:rsid w:val="00F35BA9"/>
    <w:rsid w:val="00F537FC"/>
    <w:rsid w:val="00F543FB"/>
    <w:rsid w:val="00F54622"/>
    <w:rsid w:val="00F6415D"/>
    <w:rsid w:val="00F7594B"/>
    <w:rsid w:val="00F83DCB"/>
    <w:rsid w:val="00F86DB6"/>
    <w:rsid w:val="00F8708C"/>
    <w:rsid w:val="00F93D5E"/>
    <w:rsid w:val="00F94DFB"/>
    <w:rsid w:val="00FA622E"/>
    <w:rsid w:val="00FB0B5C"/>
    <w:rsid w:val="00FB1A89"/>
    <w:rsid w:val="00FB495E"/>
    <w:rsid w:val="00FB7329"/>
    <w:rsid w:val="00FB76AF"/>
    <w:rsid w:val="00FB7E7F"/>
    <w:rsid w:val="00FC22F5"/>
    <w:rsid w:val="00FD06EE"/>
    <w:rsid w:val="00FD466B"/>
    <w:rsid w:val="00FE1633"/>
    <w:rsid w:val="00FF25D9"/>
    <w:rsid w:val="00FF3D4A"/>
    <w:rsid w:val="00FF59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3467405"/>
  <w15:chartTrackingRefBased/>
  <w15:docId w15:val="{D0214A26-DDE0-451D-BAA2-5AD0B99AD7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" w:eastAsia="Times New Roman" w:hAnsi="Times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line="240" w:lineRule="atLeast"/>
      <w:ind w:firstLine="90"/>
      <w:jc w:val="both"/>
    </w:pPr>
    <w:rPr>
      <w:rFonts w:ascii="Times New Roman" w:hAnsi="Times New Roman"/>
      <w:lang w:val="pt-PT"/>
    </w:rPr>
  </w:style>
  <w:style w:type="paragraph" w:styleId="Heading1">
    <w:name w:val="heading 1"/>
    <w:basedOn w:val="Normal"/>
    <w:next w:val="Normal"/>
    <w:qFormat/>
    <w:pPr>
      <w:keepNext/>
      <w:spacing w:before="240" w:after="240"/>
      <w:ind w:left="357" w:hanging="357"/>
      <w:jc w:val="center"/>
      <w:outlineLvl w:val="0"/>
    </w:pPr>
    <w:rPr>
      <w:smallCaps/>
    </w:rPr>
  </w:style>
  <w:style w:type="paragraph" w:styleId="Heading2">
    <w:name w:val="heading 2"/>
    <w:basedOn w:val="Normal"/>
    <w:next w:val="Normal"/>
    <w:qFormat/>
    <w:pPr>
      <w:keepNext/>
      <w:spacing w:before="240" w:after="240"/>
      <w:ind w:firstLine="0"/>
      <w:outlineLvl w:val="1"/>
    </w:pPr>
    <w:rPr>
      <w:i/>
    </w:rPr>
  </w:style>
  <w:style w:type="paragraph" w:styleId="Heading3">
    <w:name w:val="heading 3"/>
    <w:basedOn w:val="Normal"/>
    <w:next w:val="NormalIndent"/>
    <w:qFormat/>
    <w:pPr>
      <w:keepNext/>
      <w:spacing w:before="840" w:after="240" w:line="360" w:lineRule="atLeast"/>
      <w:ind w:left="714" w:hanging="714"/>
      <w:outlineLvl w:val="2"/>
    </w:pPr>
    <w:rPr>
      <w:rFonts w:ascii="Times" w:hAnsi="Times"/>
      <w:b/>
      <w:sz w:val="28"/>
    </w:rPr>
  </w:style>
  <w:style w:type="paragraph" w:styleId="Heading4">
    <w:name w:val="heading 4"/>
    <w:basedOn w:val="Normal"/>
    <w:next w:val="NormalIndent"/>
    <w:qFormat/>
    <w:pPr>
      <w:keepNext/>
      <w:tabs>
        <w:tab w:val="left" w:pos="851"/>
      </w:tabs>
      <w:spacing w:before="840" w:after="240" w:line="360" w:lineRule="atLeast"/>
      <w:ind w:left="709" w:hanging="714"/>
      <w:outlineLvl w:val="3"/>
    </w:pPr>
    <w:rPr>
      <w:rFonts w:ascii="Times" w:hAnsi="Times"/>
      <w:b/>
      <w:sz w:val="24"/>
    </w:rPr>
  </w:style>
  <w:style w:type="paragraph" w:styleId="Heading5">
    <w:name w:val="heading 5"/>
    <w:basedOn w:val="Normal"/>
    <w:next w:val="NormalIndent"/>
    <w:qFormat/>
    <w:pPr>
      <w:keepNext/>
      <w:spacing w:before="840" w:after="240" w:line="360" w:lineRule="atLeast"/>
      <w:ind w:left="993" w:hanging="993"/>
      <w:outlineLvl w:val="4"/>
    </w:pPr>
    <w:rPr>
      <w:rFonts w:ascii="Times" w:hAnsi="Times"/>
      <w:sz w:val="24"/>
    </w:rPr>
  </w:style>
  <w:style w:type="paragraph" w:styleId="Heading6">
    <w:name w:val="heading 6"/>
    <w:basedOn w:val="Normal"/>
    <w:next w:val="NormalIndent"/>
    <w:qFormat/>
    <w:pPr>
      <w:ind w:left="720"/>
      <w:outlineLvl w:val="5"/>
    </w:pPr>
    <w:rPr>
      <w:rFonts w:ascii="Times" w:hAnsi="Times"/>
      <w:u w:val="single"/>
    </w:rPr>
  </w:style>
  <w:style w:type="paragraph" w:styleId="Heading7">
    <w:name w:val="heading 7"/>
    <w:basedOn w:val="Normal"/>
    <w:next w:val="NormalIndent"/>
    <w:qFormat/>
    <w:pPr>
      <w:ind w:left="720"/>
      <w:outlineLvl w:val="6"/>
    </w:pPr>
    <w:rPr>
      <w:rFonts w:ascii="Times" w:hAnsi="Times"/>
      <w:i/>
    </w:rPr>
  </w:style>
  <w:style w:type="paragraph" w:styleId="Heading8">
    <w:name w:val="heading 8"/>
    <w:basedOn w:val="Normal"/>
    <w:next w:val="NormalIndent"/>
    <w:qFormat/>
    <w:pPr>
      <w:ind w:left="720"/>
      <w:outlineLvl w:val="7"/>
    </w:pPr>
    <w:rPr>
      <w:rFonts w:ascii="Times" w:hAnsi="Times"/>
      <w:i/>
    </w:rPr>
  </w:style>
  <w:style w:type="paragraph" w:styleId="Heading9">
    <w:name w:val="heading 9"/>
    <w:basedOn w:val="Normal"/>
    <w:next w:val="NormalIndent"/>
    <w:qFormat/>
    <w:pPr>
      <w:ind w:left="720"/>
      <w:outlineLvl w:val="8"/>
    </w:pPr>
    <w:rPr>
      <w:rFonts w:ascii="Times" w:hAnsi="Times"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semiHidden/>
    <w:pPr>
      <w:ind w:left="720"/>
    </w:pPr>
  </w:style>
  <w:style w:type="paragraph" w:customStyle="1" w:styleId="Equation">
    <w:name w:val="Equation"/>
    <w:basedOn w:val="Normal"/>
    <w:pPr>
      <w:tabs>
        <w:tab w:val="center" w:pos="2410"/>
        <w:tab w:val="right" w:pos="4678"/>
      </w:tabs>
      <w:spacing w:before="120" w:after="120" w:line="240" w:lineRule="auto"/>
      <w:ind w:firstLine="0"/>
      <w:jc w:val="left"/>
    </w:pPr>
  </w:style>
  <w:style w:type="paragraph" w:styleId="CommentText">
    <w:name w:val="annotation text"/>
    <w:basedOn w:val="Normal"/>
    <w:semiHidden/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paragraph" w:styleId="Header">
    <w:name w:val="header"/>
    <w:basedOn w:val="Normal"/>
    <w:link w:val="HeaderChar"/>
    <w:uiPriority w:val="99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Pr>
      <w:sz w:val="16"/>
    </w:rPr>
  </w:style>
  <w:style w:type="paragraph" w:customStyle="1" w:styleId="titulo">
    <w:name w:val="titulo"/>
    <w:basedOn w:val="Normal"/>
    <w:pPr>
      <w:framePr w:w="9792" w:hSpace="187" w:wrap="notBeside" w:hAnchor="text" w:xAlign="center" w:yAlign="top"/>
      <w:spacing w:before="240" w:after="720"/>
      <w:ind w:firstLine="0"/>
      <w:jc w:val="center"/>
    </w:pPr>
    <w:rPr>
      <w:b/>
      <w:sz w:val="28"/>
    </w:rPr>
  </w:style>
  <w:style w:type="paragraph" w:customStyle="1" w:styleId="autores">
    <w:name w:val="autores"/>
    <w:basedOn w:val="Normal"/>
    <w:pPr>
      <w:framePr w:w="9792" w:hSpace="187" w:wrap="notBeside" w:hAnchor="text" w:xAlign="center" w:yAlign="top"/>
      <w:spacing w:after="720"/>
      <w:ind w:firstLine="0"/>
      <w:jc w:val="center"/>
    </w:pPr>
    <w:rPr>
      <w:sz w:val="24"/>
    </w:rPr>
  </w:style>
  <w:style w:type="paragraph" w:customStyle="1" w:styleId="referencia">
    <w:name w:val="referencia"/>
    <w:basedOn w:val="Normal"/>
    <w:pPr>
      <w:tabs>
        <w:tab w:val="left" w:pos="426"/>
      </w:tabs>
      <w:ind w:left="426" w:hanging="426"/>
    </w:pPr>
    <w:rPr>
      <w:sz w:val="16"/>
    </w:rPr>
  </w:style>
  <w:style w:type="paragraph" w:customStyle="1" w:styleId="abstract">
    <w:name w:val="abstract"/>
    <w:basedOn w:val="Normal"/>
    <w:rPr>
      <w:b/>
      <w:sz w:val="18"/>
    </w:rPr>
  </w:style>
  <w:style w:type="paragraph" w:customStyle="1" w:styleId="pontos">
    <w:name w:val="pontos"/>
    <w:basedOn w:val="Normal"/>
    <w:pPr>
      <w:ind w:left="567" w:hanging="218"/>
    </w:pPr>
    <w:rPr>
      <w:lang w:val="en-GB"/>
    </w:rPr>
  </w:style>
  <w:style w:type="paragraph" w:customStyle="1" w:styleId="legenda">
    <w:name w:val="legenda"/>
    <w:basedOn w:val="Normal"/>
    <w:pPr>
      <w:spacing w:after="240"/>
      <w:ind w:firstLine="0"/>
      <w:jc w:val="center"/>
    </w:pPr>
    <w:rPr>
      <w:sz w:val="16"/>
    </w:rPr>
  </w:style>
  <w:style w:type="paragraph" w:customStyle="1" w:styleId="codigo">
    <w:name w:val="codigo"/>
    <w:basedOn w:val="Normal"/>
    <w:pPr>
      <w:keepNext/>
      <w:tabs>
        <w:tab w:val="left" w:pos="720"/>
        <w:tab w:val="left" w:pos="1080"/>
        <w:tab w:val="left" w:pos="1440"/>
      </w:tabs>
      <w:ind w:left="360" w:firstLine="0"/>
      <w:jc w:val="left"/>
    </w:pPr>
    <w:rPr>
      <w:rFonts w:ascii="Courier New" w:hAnsi="Courier New"/>
      <w:sz w:val="16"/>
    </w:rPr>
  </w:style>
  <w:style w:type="character" w:styleId="Hyperlink">
    <w:name w:val="Hyperlink"/>
    <w:uiPriority w:val="99"/>
    <w:unhideWhenUsed/>
    <w:rsid w:val="0028102C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28102C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8A4E0B"/>
    <w:rPr>
      <w:b/>
      <w:bCs/>
    </w:rPr>
  </w:style>
  <w:style w:type="character" w:customStyle="1" w:styleId="HeaderChar">
    <w:name w:val="Header Char"/>
    <w:link w:val="Header"/>
    <w:uiPriority w:val="99"/>
    <w:rsid w:val="00EB04EA"/>
    <w:rPr>
      <w:rFonts w:ascii="Times New Roman" w:hAnsi="Times New Roman"/>
      <w:lang w:val="pt-PT"/>
    </w:rPr>
  </w:style>
  <w:style w:type="character" w:styleId="FollowedHyperlink">
    <w:name w:val="FollowedHyperlink"/>
    <w:uiPriority w:val="99"/>
    <w:semiHidden/>
    <w:unhideWhenUsed/>
    <w:rsid w:val="007E6C52"/>
    <w:rPr>
      <w:color w:val="954F72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052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4352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36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053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68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906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297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523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719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2095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" Type="http://schemas.openxmlformats.org/officeDocument/2006/relationships/customXml" Target="../customXml/item3.xml"/><Relationship Id="rId21" Type="http://schemas.openxmlformats.org/officeDocument/2006/relationships/image" Target="media/image8.png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hyperlink" Target="https://www.greelane.com/pt/ci%c3%aancia-tecnologia-matem%c3%a1tica/ci%c3%aancia/how-to-calculate-percent-error-609584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jframos@ua.pt" TargetMode="External"/><Relationship Id="rId24" Type="http://schemas.openxmlformats.org/officeDocument/2006/relationships/image" Target="media/image11.png"/><Relationship Id="rId32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10" Type="http://schemas.openxmlformats.org/officeDocument/2006/relationships/endnotes" Target="endnotes.xml"/><Relationship Id="rId19" Type="http://schemas.openxmlformats.org/officeDocument/2006/relationships/image" Target="media/image6.png"/><Relationship Id="rId31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0CEB974EC0D1545AF910DD996C9819E" ma:contentTypeVersion="12" ma:contentTypeDescription="Create a new document." ma:contentTypeScope="" ma:versionID="decaf19b0d18055999b8680fb6922626">
  <xsd:schema xmlns:xsd="http://www.w3.org/2001/XMLSchema" xmlns:xs="http://www.w3.org/2001/XMLSchema" xmlns:p="http://schemas.microsoft.com/office/2006/metadata/properties" xmlns:ns3="b13682d5-bf0a-4433-8778-bfb0117cb765" xmlns:ns4="e19336a5-6b12-4ff8-b469-c80c11215cc7" targetNamespace="http://schemas.microsoft.com/office/2006/metadata/properties" ma:root="true" ma:fieldsID="3ec9b2a739193d02324b197d268bc3f1" ns3:_="" ns4:_="">
    <xsd:import namespace="b13682d5-bf0a-4433-8778-bfb0117cb765"/>
    <xsd:import namespace="e19336a5-6b12-4ff8-b469-c80c11215cc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13682d5-bf0a-4433-8778-bfb0117cb76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19336a5-6b12-4ff8-b469-c80c11215cc7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54A378A-9EB9-4487-915C-54D9374D97F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6BA9D51-DF79-4EA6-A263-45350D47A71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46E35087-815D-4627-B01D-0DCABE02E6A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18A0E6C-1E72-4E83-B6E3-E7775CF9356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13682d5-bf0a-4433-8778-bfb0117cb765"/>
    <ds:schemaRef ds:uri="e19336a5-6b12-4ff8-b469-c80c11215cc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8</TotalTime>
  <Pages>3</Pages>
  <Words>894</Words>
  <Characters>5099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esenvolvimento de um Agente de Monitoração para Redes TCP/IP</vt:lpstr>
    </vt:vector>
  </TitlesOfParts>
  <Company>Universidade de Aveiro</Company>
  <LinksUpToDate>false</LinksUpToDate>
  <CharactersWithSpaces>5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esenvolvimento de um Agente de Monitoração para Redes TCP/IP</dc:title>
  <dc:subject/>
  <dc:creator>José Luís Oliveira</dc:creator>
  <cp:keywords/>
  <cp:lastModifiedBy>António Ramos</cp:lastModifiedBy>
  <cp:revision>137</cp:revision>
  <cp:lastPrinted>2021-12-03T22:54:00Z</cp:lastPrinted>
  <dcterms:created xsi:type="dcterms:W3CDTF">2022-01-19T20:12:00Z</dcterms:created>
  <dcterms:modified xsi:type="dcterms:W3CDTF">2022-01-27T1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0CEB974EC0D1545AF910DD996C9819E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ac5bcba9-ef9b-3b74-8d34-f4e4d149ad06</vt:lpwstr>
  </property>
  <property fmtid="{D5CDD505-2E9C-101B-9397-08002B2CF9AE}" pid="5" name="Mendeley Citation Style_1">
    <vt:lpwstr>http://www.zotero.org/styles/ieee</vt:lpwstr>
  </property>
</Properties>
</file>